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44A9A30B" w:rsidR="00766375" w:rsidRPr="00766375" w:rsidRDefault="00766375" w:rsidP="006F501D">
      <w:pPr>
        <w:rPr>
          <w:vertAlign w:val="superscript"/>
        </w:rPr>
      </w:pPr>
      <w:r w:rsidRPr="00766375">
        <w:t xml:space="preserve">Julian </w:t>
      </w:r>
      <w:proofErr w:type="spellStart"/>
      <w:r w:rsidRPr="00766375">
        <w:t>Wittische</w:t>
      </w:r>
      <w:proofErr w:type="spellEnd"/>
      <w:r w:rsidRPr="00766375">
        <w:t xml:space="preserve"> </w:t>
      </w:r>
      <w:r w:rsidRPr="00766375">
        <w:rPr>
          <w:vertAlign w:val="superscript"/>
        </w:rPr>
        <w:t>1,2</w:t>
      </w:r>
      <w:r w:rsidR="006B5EEF">
        <w:rPr>
          <w:vertAlign w:val="superscript"/>
        </w:rPr>
        <w:t>,*</w:t>
      </w:r>
      <w:r w:rsidRPr="00766375">
        <w:t xml:space="preserve">, </w:t>
      </w:r>
      <w:proofErr w:type="spellStart"/>
      <w:r w:rsidRPr="00766375">
        <w:t>Ximo</w:t>
      </w:r>
      <w:proofErr w:type="spellEnd"/>
      <w:r w:rsidRPr="00766375">
        <w:t xml:space="preserve"> </w:t>
      </w:r>
      <w:proofErr w:type="spellStart"/>
      <w:r w:rsidRPr="00766375">
        <w:t>Mengual</w:t>
      </w:r>
      <w:proofErr w:type="spellEnd"/>
      <w:r w:rsidRPr="00766375">
        <w:t xml:space="preserve"> </w:t>
      </w:r>
      <w:r w:rsidRPr="00766375">
        <w:rPr>
          <w:vertAlign w:val="superscript"/>
        </w:rPr>
        <w:t>3</w:t>
      </w:r>
      <w:r w:rsidRPr="00766375">
        <w:t>,</w:t>
      </w:r>
      <w:r w:rsidR="002C6FBA">
        <w:t xml:space="preserve"> Frank </w:t>
      </w:r>
      <w:proofErr w:type="spellStart"/>
      <w:r w:rsidR="002C6FBA">
        <w:t>Drygala</w:t>
      </w:r>
      <w:proofErr w:type="spellEnd"/>
      <w:r w:rsidR="002C6FBA">
        <w:t xml:space="preserve">, </w:t>
      </w:r>
      <w:proofErr w:type="spellStart"/>
      <w:r w:rsidR="002C6FBA" w:rsidRPr="002C6FBA">
        <w:t>Joerg</w:t>
      </w:r>
      <w:proofErr w:type="spellEnd"/>
      <w:r w:rsidR="002C6FBA" w:rsidRPr="002C6FBA">
        <w:t xml:space="preserve"> </w:t>
      </w:r>
      <w:proofErr w:type="spellStart"/>
      <w:r w:rsidR="002C6FBA" w:rsidRPr="002C6FBA">
        <w:t>Mehnert</w:t>
      </w:r>
      <w:proofErr w:type="spellEnd"/>
      <w:r w:rsidR="002C6FBA">
        <w:t xml:space="preserve">, </w:t>
      </w:r>
      <w:proofErr w:type="spellStart"/>
      <w:r w:rsidR="002C6FBA">
        <w:t>Hinatea</w:t>
      </w:r>
      <w:proofErr w:type="spellEnd"/>
      <w:r w:rsidR="002C6FBA">
        <w:t xml:space="preserve"> Ariey</w:t>
      </w:r>
      <w:r w:rsidR="002C6FBA" w:rsidRPr="00766375">
        <w:rPr>
          <w:vertAlign w:val="superscript"/>
        </w:rPr>
        <w:t>1,2</w:t>
      </w:r>
      <w:r w:rsidR="002C6FBA">
        <w:t xml:space="preserve">, </w:t>
      </w:r>
      <w:proofErr w:type="spellStart"/>
      <w:r w:rsidR="002C6FBA">
        <w:t>Stéphanie</w:t>
      </w:r>
      <w:proofErr w:type="spellEnd"/>
      <w:r w:rsidR="002C6FBA">
        <w:t xml:space="preserve"> Lippert</w:t>
      </w:r>
      <w:r w:rsidR="002C6FBA" w:rsidRPr="00766375">
        <w:rPr>
          <w:vertAlign w:val="superscript"/>
        </w:rPr>
        <w:t>1,2</w:t>
      </w:r>
      <w:r w:rsidR="002C6FBA">
        <w:t>, Amanda Luttringer</w:t>
      </w:r>
      <w:r w:rsidR="002C6FBA" w:rsidRPr="00766375">
        <w:rPr>
          <w:vertAlign w:val="superscript"/>
        </w:rPr>
        <w:t>1,2</w:t>
      </w:r>
      <w:r w:rsidR="002C6FBA">
        <w:t>,</w:t>
      </w:r>
      <w:r w:rsidRPr="00766375">
        <w:t xml:space="preserve"> Alain Frantz </w:t>
      </w:r>
      <w:r w:rsidRPr="00766375">
        <w:rPr>
          <w:vertAlign w:val="superscript"/>
        </w:rPr>
        <w:t>1</w:t>
      </w:r>
      <w:r w:rsidR="006B5EEF">
        <w:rPr>
          <w:vertAlign w:val="superscript"/>
        </w:rPr>
        <w:t>,2</w:t>
      </w:r>
    </w:p>
    <w:p w14:paraId="2AA8007A" w14:textId="0B70CF0F" w:rsidR="00F15F49" w:rsidRPr="00A05CC9" w:rsidRDefault="00BE7FFD" w:rsidP="006F501D">
      <w:pPr>
        <w:rPr>
          <w:color w:val="FF0000"/>
          <w:lang w:val="fr-FR"/>
        </w:rPr>
      </w:pPr>
      <w:proofErr w:type="spellStart"/>
      <w:r w:rsidRPr="00A05CC9">
        <w:rPr>
          <w:color w:val="FF0000"/>
          <w:lang w:val="fr-FR"/>
        </w:rPr>
        <w:t>Provisional</w:t>
      </w:r>
      <w:proofErr w:type="spellEnd"/>
      <w:r w:rsidR="00A05CC9">
        <w:rPr>
          <w:color w:val="FF0000"/>
          <w:lang w:val="fr-FR"/>
        </w:rPr>
        <w:t xml:space="preserve">. </w:t>
      </w:r>
      <w:proofErr w:type="spellStart"/>
      <w:r w:rsidR="00A05CC9">
        <w:rPr>
          <w:color w:val="FF0000"/>
          <w:lang w:val="fr-FR"/>
        </w:rPr>
        <w:t>A</w:t>
      </w:r>
      <w:r w:rsidRPr="00A05CC9">
        <w:rPr>
          <w:color w:val="FF0000"/>
          <w:lang w:val="fr-FR"/>
        </w:rPr>
        <w:t>dd</w:t>
      </w:r>
      <w:proofErr w:type="spellEnd"/>
      <w:r w:rsidRPr="00A05CC9">
        <w:rPr>
          <w:color w:val="FF0000"/>
          <w:lang w:val="fr-FR"/>
        </w:rPr>
        <w:t xml:space="preserve"> relevant </w:t>
      </w:r>
      <w:proofErr w:type="spellStart"/>
      <w:r w:rsidRPr="00A05CC9">
        <w:rPr>
          <w:color w:val="FF0000"/>
          <w:lang w:val="fr-FR"/>
        </w:rPr>
        <w:t>authors</w:t>
      </w:r>
      <w:proofErr w:type="spellEnd"/>
    </w:p>
    <w:p w14:paraId="24F171DE" w14:textId="77777777" w:rsidR="006D21D5" w:rsidRPr="00A05CC9" w:rsidRDefault="006D21D5" w:rsidP="006F501D">
      <w:pPr>
        <w:rPr>
          <w:lang w:val="fr-FR"/>
        </w:rPr>
      </w:pPr>
    </w:p>
    <w:p w14:paraId="4BF9EB19" w14:textId="2427EC7B"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F44CF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EAB87E8" w14:textId="15E508DC" w:rsidR="00B34036" w:rsidRDefault="006B5EEF" w:rsidP="006F501D">
      <w:pPr>
        <w:rPr>
          <w:b/>
        </w:rPr>
      </w:pPr>
      <w:r>
        <w:rPr>
          <w:b/>
        </w:rPr>
        <w:lastRenderedPageBreak/>
        <w:t>A</w:t>
      </w:r>
      <w:r w:rsidR="00B34036">
        <w:rPr>
          <w:b/>
        </w:rPr>
        <w:t>BSTRACT</w:t>
      </w:r>
    </w:p>
    <w:p w14:paraId="2CCB07F3" w14:textId="3C58B625"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proofErr w:type="gramStart"/>
      <w:r w:rsidR="00267577">
        <w:t>western</w:t>
      </w:r>
      <w:proofErr w:type="gramEnd"/>
      <w:r w:rsidR="00267577">
        <w:t xml:space="preserve">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proofErr w:type="spellStart"/>
      <w:r w:rsidR="00267577">
        <w:rPr>
          <w:i/>
        </w:rPr>
        <w:t>Syritta</w:t>
      </w:r>
      <w:proofErr w:type="spellEnd"/>
      <w:r w:rsidR="00267577">
        <w:rPr>
          <w:i/>
        </w:rPr>
        <w:t xml:space="preserve"> </w:t>
      </w:r>
      <w:proofErr w:type="spellStart"/>
      <w:r w:rsidR="00267577">
        <w:rPr>
          <w:i/>
        </w:rPr>
        <w:t>pipiens</w:t>
      </w:r>
      <w:proofErr w:type="spellEnd"/>
      <w:r w:rsidR="00B52E69">
        <w:t xml:space="preserve"> </w:t>
      </w:r>
      <w:r w:rsidR="00B52E69" w:rsidRPr="0014047B">
        <w:t>and</w:t>
      </w:r>
      <w:r w:rsidR="00B52E69" w:rsidRPr="0014047B">
        <w:rPr>
          <w:i/>
        </w:rPr>
        <w:t xml:space="preserve"> </w:t>
      </w:r>
      <w:proofErr w:type="spellStart"/>
      <w:r w:rsidR="00B52E69" w:rsidRPr="0014047B">
        <w:rPr>
          <w:i/>
        </w:rPr>
        <w:t>Myathropa</w:t>
      </w:r>
      <w:proofErr w:type="spellEnd"/>
      <w:r w:rsidR="00B52E69" w:rsidRPr="0014047B">
        <w:rPr>
          <w:i/>
        </w:rPr>
        <w:t xml:space="preserve">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419C0576" w:rsidR="006F501D"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85182C">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85182C">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85182C">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85182C">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5182C">
        <w:rPr>
          <w:rFonts w:hint="eastAsia"/>
        </w:rPr>
        <w:instrText></w:instrText>
      </w:r>
      <w:r w:rsidR="0085182C">
        <w:instrText>t from insect pollination.\nAnother example is the contribution of pollinators to preserving cherished natural and\ncultural landscapes through wild</w:instrText>
      </w:r>
      <w:r w:rsidR="0085182C">
        <w:rPr>
          <w:rFonts w:hint="eastAsia"/>
        </w:rPr>
        <w:instrText></w:instrText>
      </w:r>
      <w:r w:rsidR="0085182C">
        <w:instrText xml:space="preserve">ower pollination.\nHowever, due to a cocktail mix of drivers of change, pollinator species are disappearing and\npollinator populations are declining. </w:instrText>
      </w:r>
      <w:r w:rsidR="0085182C">
        <w:rPr>
          <w:rFonts w:hint="eastAsia"/>
        </w:rPr>
        <w:instrText></w:instrText>
      </w:r>
      <w:r w:rsidR="0085182C">
        <w:instrText>ese losses accentuate several of our societal chal-\nlenges, including food security and ecosystem degradation. Hence, building knowledge on\nthe causes behind pollinator decline, and the e</w:instrText>
      </w:r>
      <w:r w:rsidR="0085182C">
        <w:rPr>
          <w:rFonts w:hint="eastAsia"/>
        </w:rPr>
        <w:instrText></w:instrText>
      </w:r>
      <w:r w:rsidR="0085182C">
        <w:instrText xml:space="preserve">ects of pollinator decline on other species\nand ecosystems is essential. </w:instrText>
      </w:r>
      <w:r w:rsidR="0085182C">
        <w:rPr>
          <w:rFonts w:hint="eastAsia"/>
        </w:rPr>
        <w:instrText></w:instrText>
      </w:r>
      <w:r w:rsidR="0085182C">
        <w:instrText>e STEP project has contributed signi</w:instrText>
      </w:r>
      <w:r w:rsidR="0085182C">
        <w:rPr>
          <w:rFonts w:hint="eastAsia"/>
        </w:rPr>
        <w:instrText></w:instrText>
      </w:r>
      <w:r w:rsidR="0085182C">
        <w:instrText xml:space="preserve">cantly within this </w:instrText>
      </w:r>
      <w:r w:rsidR="0085182C">
        <w:rPr>
          <w:rFonts w:hint="eastAsia"/>
        </w:rPr>
        <w:instrText></w:instrText>
      </w:r>
      <w:r w:rsidR="0085182C">
        <w:instrText>eld,\nwith a particular focus on the status and drivers behind trends in European pollinators.\nFurthermore, research into the di</w:instrText>
      </w:r>
      <w:r w:rsidR="0085182C">
        <w:rPr>
          <w:rFonts w:hint="eastAsia"/>
        </w:rPr>
        <w:instrText></w:instrText>
      </w:r>
      <w:r w:rsidR="0085182C">
        <w:instrText xml:space="preserve">erent solutions for maintaining or enhancing pollinator\npopulations is crucial. </w:instrText>
      </w:r>
      <w:r w:rsidR="0085182C">
        <w:rPr>
          <w:rFonts w:hint="eastAsia"/>
        </w:rPr>
        <w:instrText></w:instrText>
      </w:r>
      <w:r w:rsidR="0085182C">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85182C">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85182C">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85182C" w:rsidRPr="0085182C">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85182C">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85182C" w:rsidRPr="0085182C">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85182C">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85182C">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85182C" w:rsidRPr="0085182C">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5924C4C9" w14:textId="01644C4F" w:rsidR="00154AA8" w:rsidRPr="00154AA8" w:rsidRDefault="00154AA8" w:rsidP="00154AA8">
      <w:r w:rsidRPr="00154AA8">
        <w:t xml:space="preserve">Because of demographic growth, land use change for new infrastructure and urban development </w:t>
      </w:r>
      <w:proofErr w:type="gramStart"/>
      <w:r w:rsidRPr="00154AA8">
        <w:t>is expected</w:t>
      </w:r>
      <w:proofErr w:type="gramEnd"/>
      <w:r w:rsidRPr="00154AA8">
        <w:t xml:space="preserve"> to be considerable</w:t>
      </w:r>
      <w:r w:rsidR="00777B20">
        <w:t xml:space="preserve"> even in already heavily urbanized countries</w:t>
      </w:r>
      <w:r w:rsidRPr="00154AA8">
        <w:t xml:space="preserve">. This, in turn, will lead to further loss and fragmentation of natural and semi-natural habitats </w:t>
      </w:r>
      <w:r w:rsidRPr="00154AA8">
        <w:fldChar w:fldCharType="begin"/>
      </w:r>
      <w:r w:rsidR="0085182C">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Pr="00154AA8">
        <w:fldChar w:fldCharType="separate"/>
      </w:r>
      <w:r w:rsidRPr="00154AA8">
        <w:rPr>
          <w:rFonts w:cs="Times New Roman"/>
        </w:rPr>
        <w:t>(Jaeger et al., 2016)</w:t>
      </w:r>
      <w:r w:rsidRPr="00154AA8">
        <w:fldChar w:fldCharType="end"/>
      </w:r>
      <w:r w:rsidRPr="00154AA8">
        <w:t xml:space="preserve">. Cologne is the fourth-most populous city in Germany and recently commissioned a major inventory of pollinators </w:t>
      </w:r>
      <w:r w:rsidRPr="00154AA8">
        <w:fldChar w:fldCharType="begin"/>
      </w:r>
      <w:r w:rsidR="0085182C">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 recent findings about country-wide</w:t>
      </w:r>
      <w:r w:rsidR="00777B20">
        <w:t xml:space="preserve"> insect declines </w:t>
      </w:r>
      <w:r w:rsidR="00777B20">
        <w:fldChar w:fldCharType="begin"/>
      </w:r>
      <w:r w:rsidR="0085182C">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777B20">
        <w:fldChar w:fldCharType="separate"/>
      </w:r>
      <w:r w:rsidR="00777B20" w:rsidRPr="00777B20">
        <w:rPr>
          <w:rFonts w:cs="Times New Roman"/>
        </w:rPr>
        <w:t>(Hallmann et al., 2017; Seibold et al., 2019)</w:t>
      </w:r>
      <w:r w:rsidR="00777B20">
        <w:fldChar w:fldCharType="end"/>
      </w:r>
      <w:r w:rsidRPr="00154AA8">
        <w:t xml:space="preserve">. Luxembourg has recognized that habitat loss and fragmentation are threatening its biodiversity in general and insect pollinators in particular </w:t>
      </w:r>
      <w:r w:rsidRPr="00154AA8">
        <w:fldChar w:fldCharType="begin"/>
      </w:r>
      <w:r w:rsidR="0085182C">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Ministère de l’Environnement, du Climat et du Développement durable, 2022)</w:t>
      </w:r>
      <w:r w:rsidRPr="00154AA8">
        <w:fldChar w:fldCharType="end"/>
      </w:r>
      <w:r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w:t>
      </w:r>
      <w:r w:rsidRPr="00154AA8">
        <w:lastRenderedPageBreak/>
        <w:t xml:space="preserve">connectivity of the landscape from the viewpoint of the pollinator </w:t>
      </w:r>
      <w:r w:rsidRPr="00154AA8">
        <w:fldChar w:fldCharType="begin"/>
      </w:r>
      <w:r w:rsidR="0085182C">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Pr="00154AA8">
        <w:fldChar w:fldCharType="separate"/>
      </w:r>
      <w:r w:rsidRPr="00154AA8">
        <w:rPr>
          <w:rFonts w:cs="Times New Roman"/>
        </w:rPr>
        <w:t>(Dreier et al., 2014; Rands, 2014)</w:t>
      </w:r>
      <w:r w:rsidRPr="00154AA8">
        <w:fldChar w:fldCharType="end"/>
      </w:r>
      <w:r w:rsidRPr="00154AA8">
        <w:t>.</w:t>
      </w:r>
      <w:r w:rsidR="00777B20">
        <w:t xml:space="preserve"> </w:t>
      </w:r>
    </w:p>
    <w:p w14:paraId="16F58FAE" w14:textId="4BDA0DB3"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85182C">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85182C">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 xml:space="preserve">Nevertheless, the results from work on </w:t>
      </w:r>
      <w:proofErr w:type="spellStart"/>
      <w:r w:rsidR="00777B20" w:rsidRPr="00777B20">
        <w:t>Apiformes</w:t>
      </w:r>
      <w:proofErr w:type="spellEnd"/>
      <w:r w:rsidR="00777B20" w:rsidRPr="00777B20">
        <w:t xml:space="preserve"> suggest that even good dispersers </w:t>
      </w:r>
      <w:proofErr w:type="gramStart"/>
      <w:r w:rsidR="00777B20" w:rsidRPr="00777B20">
        <w:t>can be impacted</w:t>
      </w:r>
      <w:proofErr w:type="gramEnd"/>
      <w:r w:rsidR="00777B20" w:rsidRPr="00777B20">
        <w:t xml:space="preserve"> by habitat fragmentation. Bumblebee (Bombus) species normally exhibit very little genetic structure </w:t>
      </w:r>
      <w:r w:rsidR="00777B20">
        <w:fldChar w:fldCharType="begin"/>
      </w:r>
      <w:r w:rsidR="0085182C">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85182C">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Jha and Kremen, 2013)</w:t>
      </w:r>
      <w:r w:rsidR="00EF094F">
        <w:fldChar w:fldCharType="end"/>
      </w:r>
      <w:r w:rsidR="00777B20" w:rsidRPr="00777B20">
        <w:t xml:space="preserve">. Even at larger spatial scales, urban areas can be a substantial gene flow barrier for pollinators </w:t>
      </w:r>
      <w:r w:rsidR="00BD6D16">
        <w:fldChar w:fldCharType="begin"/>
      </w:r>
      <w:r w:rsidR="0085182C">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 xml:space="preserve">A particular difficulty with evaluating the impact of land-use change relates to the fact that flying ability and response to habitat fragmentation differs significantly between pollinators, even between closely related </w:t>
      </w:r>
      <w:r>
        <w:fldChar w:fldCharType="begin"/>
      </w:r>
      <w:r w:rsidR="0085182C">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85182C" w:rsidRPr="0085182C">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85182C">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300A9BBE" w:rsidR="006F501D" w:rsidRPr="001E1572" w:rsidRDefault="006C38B2" w:rsidP="006F501D">
      <w:r w:rsidRPr="00036544">
        <w:t>Hoverflies (</w:t>
      </w:r>
      <w:proofErr w:type="spellStart"/>
      <w:r w:rsidRPr="00036544">
        <w:t>Syrphidae</w:t>
      </w:r>
      <w:proofErr w:type="spellEnd"/>
      <w:r w:rsidRPr="00036544">
        <w:t xml:space="preserve">) are an important group of </w:t>
      </w:r>
      <w:r w:rsidR="006C4E9C" w:rsidRPr="00036544">
        <w:t>pollinators,</w:t>
      </w:r>
      <w:r w:rsidRPr="00036544">
        <w:t xml:space="preserve"> but they </w:t>
      </w:r>
      <w:proofErr w:type="gramStart"/>
      <w:r w:rsidRPr="00036544">
        <w:t>are understudied</w:t>
      </w:r>
      <w:proofErr w:type="gramEnd"/>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85182C">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85182C">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85182C" w:rsidRPr="0085182C">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85182C">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85182C">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w:t>
      </w:r>
      <w:r>
        <w:lastRenderedPageBreak/>
        <w:t xml:space="preserve">hoverfly larvae feed on aphids and are effective biocontrol agents, especially in agricultural landscapes </w:t>
      </w:r>
      <w:r>
        <w:fldChar w:fldCharType="begin"/>
      </w:r>
      <w:r w:rsidR="0085182C">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r w:rsidR="003913DB">
        <w:t xml:space="preserve"> </w:t>
      </w:r>
      <w:r w:rsidR="00BC2BCD">
        <w:t>H</w:t>
      </w:r>
      <w:r w:rsidR="006F501D">
        <w:t xml:space="preserve">overflies </w:t>
      </w:r>
      <w:r>
        <w:t xml:space="preserve">usually </w:t>
      </w:r>
      <w:r w:rsidR="006F501D">
        <w:t>move a few hundred met</w:t>
      </w:r>
      <w:r>
        <w:t xml:space="preserve">ers </w:t>
      </w:r>
      <w:r w:rsidR="006F501D">
        <w:t>and tall vegetation</w:t>
      </w:r>
      <w:r w:rsidR="00796CE2">
        <w:t xml:space="preserve"> </w:t>
      </w:r>
      <w:r w:rsidR="00BC2BCD">
        <w:t xml:space="preserve">and bare soil including ploughed fields and roads </w:t>
      </w:r>
      <w:r w:rsidR="006F501D">
        <w:t>can act as barriers</w:t>
      </w:r>
      <w:r w:rsidR="001E1572">
        <w:t xml:space="preserve"> </w:t>
      </w:r>
      <w:r w:rsidR="001E1572">
        <w:fldChar w:fldCharType="begin"/>
      </w:r>
      <w:r w:rsidR="0085182C">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rsidR="00BC2BCD">
        <w:t>. Similarly, s</w:t>
      </w:r>
      <w:r w:rsidR="006F501D">
        <w:t>tudies investigating hoverfly richness in relation to habitat patch isolation suggest that hoverflies are significantly impacted by habitat fragmentation</w:t>
      </w:r>
      <w:r w:rsidR="001E1572">
        <w:t xml:space="preserve"> </w:t>
      </w:r>
      <w:r w:rsidR="001E1572">
        <w:fldChar w:fldCharType="begin"/>
      </w:r>
      <w:r w:rsidR="0085182C">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006F501D" w:rsidRPr="001E1572">
        <w:t xml:space="preserve"> </w:t>
      </w:r>
      <w:r w:rsidR="00BC2BCD">
        <w:t>However, o</w:t>
      </w:r>
      <w:r>
        <w:t>ther studies have highlighted the high dispersal ability</w:t>
      </w:r>
      <w:r w:rsidR="00681ED5">
        <w:t xml:space="preserve"> </w:t>
      </w:r>
      <w:r>
        <w:t>of hoverfly species</w:t>
      </w:r>
      <w:r w:rsidR="007F04FD">
        <w:t xml:space="preserve">. </w:t>
      </w:r>
      <w:r w:rsidR="0016339B">
        <w:t>S</w:t>
      </w:r>
      <w:r w:rsidR="007F04FD">
        <w:t xml:space="preserve">ome </w:t>
      </w:r>
      <w:r w:rsidR="0031407A">
        <w:t>individuals</w:t>
      </w:r>
      <w:r w:rsidR="007F04FD">
        <w:t xml:space="preserve"> </w:t>
      </w:r>
      <w:r w:rsidR="0016339B">
        <w:t xml:space="preserve">are </w:t>
      </w:r>
      <w:r w:rsidR="007F04FD">
        <w:t xml:space="preserve">able to cover more than 100 km in less than 3 days during migration </w:t>
      </w:r>
      <w:r w:rsidR="007F04FD">
        <w:fldChar w:fldCharType="begin"/>
      </w:r>
      <w:r w:rsidR="0085182C">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7F04FD">
        <w:fldChar w:fldCharType="separate"/>
      </w:r>
      <w:r w:rsidR="007F04FD" w:rsidRPr="007F04FD">
        <w:rPr>
          <w:rFonts w:cs="Times New Roman"/>
        </w:rPr>
        <w:t>(Aubert et al., 1969; Aubert and Goeldlin de Tiefenau, 1981)</w:t>
      </w:r>
      <w:r w:rsidR="007F04FD">
        <w:fldChar w:fldCharType="end"/>
      </w:r>
      <w:r w:rsidR="0016339B">
        <w:t>,</w:t>
      </w:r>
      <w:r w:rsidR="007112FD">
        <w:t xml:space="preserve"> </w:t>
      </w:r>
      <w:r w:rsidR="0031407A">
        <w:t xml:space="preserve">and </w:t>
      </w:r>
      <w:r w:rsidR="00F67664">
        <w:t xml:space="preserve">potentially </w:t>
      </w:r>
      <w:r w:rsidR="0031407A">
        <w:t xml:space="preserve">more than a thousand kilometer over the whole migration season </w:t>
      </w:r>
      <w:r w:rsidR="0031407A">
        <w:fldChar w:fldCharType="begin"/>
      </w:r>
      <w:r w:rsidR="0085182C">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1407A">
        <w:fldChar w:fldCharType="separate"/>
      </w:r>
      <w:r w:rsidR="00F67664" w:rsidRPr="00F67664">
        <w:rPr>
          <w:rFonts w:cs="Times New Roman"/>
        </w:rPr>
        <w:t>(Jia et al., 2022; Ouin et al., 2011)</w:t>
      </w:r>
      <w:r w:rsidR="0031407A">
        <w:fldChar w:fldCharType="end"/>
      </w:r>
      <w:r w:rsidR="00F67664">
        <w:t xml:space="preserve">, especially when aided by wind </w:t>
      </w:r>
      <w:r w:rsidR="00F67664">
        <w:fldChar w:fldCharType="begin"/>
      </w:r>
      <w:r w:rsidR="0085182C">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F67664">
        <w:fldChar w:fldCharType="separate"/>
      </w:r>
      <w:r w:rsidR="00F67664" w:rsidRPr="00F67664">
        <w:rPr>
          <w:rFonts w:cs="Times New Roman"/>
        </w:rPr>
        <w:t>(Gao et al., 2020; Wotton et al., 2019)</w:t>
      </w:r>
      <w:r w:rsidR="00F67664">
        <w:fldChar w:fldCharType="end"/>
      </w:r>
      <w:r w:rsidR="007F04FD">
        <w:t>.</w:t>
      </w:r>
      <w:r w:rsidR="00254EE3">
        <w:t xml:space="preserve"> Given the high prevalence of hoverfly species presenting a partial migration syndrome</w:t>
      </w:r>
      <w:r w:rsidR="0031407A">
        <w:t xml:space="preserve"> </w:t>
      </w:r>
      <w:r w:rsidR="000C6FC2">
        <w:fldChar w:fldCharType="begin"/>
      </w:r>
      <w:r w:rsidR="0085182C">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0C6FC2">
        <w:fldChar w:fldCharType="separate"/>
      </w:r>
      <w:r w:rsidR="000C6FC2" w:rsidRPr="000C6FC2">
        <w:rPr>
          <w:rFonts w:cs="Times New Roman"/>
        </w:rPr>
        <w:t>(Doyle et al., 2022; Menz et al., 2019; Speight, 2017)</w:t>
      </w:r>
      <w:r w:rsidR="000C6FC2">
        <w:fldChar w:fldCharType="end"/>
      </w:r>
      <w:r w:rsidR="000C6FC2">
        <w:t>, the genetic and structural pathways to efficient dispersal might also be present in non-migratory hoverflies</w:t>
      </w:r>
      <w:r w:rsidR="00952767">
        <w:t>.</w:t>
      </w:r>
      <w:r w:rsidR="00F67664">
        <w:t xml:space="preserve"> </w:t>
      </w:r>
      <w:r w:rsidR="000C6FC2">
        <w:t xml:space="preserve">Indeed, even rare non-migratory </w:t>
      </w:r>
      <w:r w:rsidR="0016339B">
        <w:t xml:space="preserve">species may fly several kilometers </w:t>
      </w:r>
      <w:r w:rsidR="000C6FC2">
        <w:t>away from their</w:t>
      </w:r>
      <w:r w:rsidR="001E4B4C">
        <w:t xml:space="preserve"> emergence sites</w:t>
      </w:r>
      <w:r w:rsidR="0016339B">
        <w:t xml:space="preserve"> </w:t>
      </w:r>
      <w:r w:rsidR="0016339B">
        <w:fldChar w:fldCharType="begin"/>
      </w:r>
      <w:r w:rsidR="0085182C">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16339B">
        <w:fldChar w:fldCharType="separate"/>
      </w:r>
      <w:r w:rsidR="0016339B" w:rsidRPr="00681ED5">
        <w:rPr>
          <w:rFonts w:cs="Times New Roman"/>
        </w:rPr>
        <w:t>(Rotheray et al., 2014)</w:t>
      </w:r>
      <w:r w:rsidR="0016339B">
        <w:fldChar w:fldCharType="end"/>
      </w:r>
      <w:r w:rsidR="007112FD">
        <w:t>.</w:t>
      </w:r>
    </w:p>
    <w:p w14:paraId="6C86A9C2" w14:textId="2B659F85"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xml:space="preserve">, but such methods </w:t>
      </w:r>
      <w:proofErr w:type="gramStart"/>
      <w:r w:rsidR="00E07818">
        <w:t>have seldom been used</w:t>
      </w:r>
      <w:proofErr w:type="gramEnd"/>
      <w:r w:rsidR="00E07818">
        <w:t xml:space="preserve"> on hoverflies</w:t>
      </w:r>
      <w:r w:rsidRPr="000C470D">
        <w:t xml:space="preserve">. </w:t>
      </w:r>
      <w:r w:rsidR="00E933B4">
        <w:t xml:space="preserve">Capture-mark-recapture (CMR) methods have been used to study hoverfly dispersal in the past </w:t>
      </w:r>
      <w:r w:rsidR="00E933B4">
        <w:fldChar w:fldCharType="begin"/>
      </w:r>
      <w:r w:rsidR="0085182C">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propagules which disperse before reproduction </w:t>
      </w:r>
      <w:r w:rsidR="009C3DBF">
        <w:fldChar w:fldCharType="begin"/>
      </w:r>
      <w:r w:rsidR="0085182C">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hoverfly s</w:t>
      </w:r>
      <w:r w:rsidR="006F501D">
        <w:t>tud</w:t>
      </w:r>
      <w:r w:rsidR="005A278A">
        <w:t>y</w:t>
      </w:r>
      <w:r w:rsidR="006F501D">
        <w:t xml:space="preserve"> </w:t>
      </w:r>
      <w:r w:rsidR="009C3DBF">
        <w:t>describe</w:t>
      </w:r>
      <w:r w:rsidR="0016497D">
        <w:t>d</w:t>
      </w:r>
      <w:r w:rsidR="006F501D">
        <w:t xml:space="preserve"> </w:t>
      </w:r>
      <w:r w:rsidR="00E07818">
        <w:t>continental</w:t>
      </w:r>
      <w:r w:rsidR="009C3DBF">
        <w:t>-scale patterns</w:t>
      </w:r>
      <w:r w:rsidR="005A278A">
        <w:t xml:space="preserve"> for migratory species </w:t>
      </w:r>
      <w:r w:rsidR="005A278A">
        <w:fldChar w:fldCharType="begin"/>
      </w:r>
      <w:r w:rsidR="0085182C">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5A278A">
        <w:t xml:space="preserve"> for which </w:t>
      </w:r>
      <w:r w:rsidR="00DC4EF5">
        <w:t>one</w:t>
      </w:r>
      <w:r w:rsidR="005A278A">
        <w:t xml:space="preserve"> expect no </w:t>
      </w:r>
      <w:r w:rsidR="00DC4EF5">
        <w:t xml:space="preserve">strong </w:t>
      </w:r>
      <w:r w:rsidR="005A278A">
        <w:t>isolation-by-distance or landscape resistance signal at a regional scale,</w:t>
      </w:r>
      <w:r w:rsidR="006F501D">
        <w:t xml:space="preserve"> </w:t>
      </w:r>
      <w:r w:rsidR="005A278A">
        <w:t>due to the extreme</w:t>
      </w:r>
      <w:r w:rsidR="00DC4EF5">
        <w:t xml:space="preserve"> </w:t>
      </w:r>
      <w:r w:rsidR="005A278A">
        <w:t>genetic mixing</w:t>
      </w:r>
      <w:r w:rsidR="00DC4EF5">
        <w:t xml:space="preserve"> associated with mass migration</w:t>
      </w:r>
      <w:r w:rsidR="005A278A">
        <w:t>. A</w:t>
      </w:r>
      <w:r w:rsidR="00DC4EF5">
        <w:t xml:space="preserve">nother hoverfly </w:t>
      </w:r>
      <w:r w:rsidR="005A278A">
        <w:t xml:space="preserve">study </w:t>
      </w:r>
      <w:r w:rsidR="00DC4EF5">
        <w:t xml:space="preserve">found no substantial barriers to gene flow, though they </w:t>
      </w:r>
      <w:r w:rsidR="005A278A">
        <w:t xml:space="preserve">used a small number of individuals, from a fraction of a low disturbance </w:t>
      </w:r>
      <w:r w:rsidR="00DC4EF5">
        <w:lastRenderedPageBreak/>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w:t>
      </w:r>
      <w:proofErr w:type="gramStart"/>
      <w:r w:rsidR="00A24A4C">
        <w:t>has</w:t>
      </w:r>
      <w:r w:rsidR="006C4E9C">
        <w:t xml:space="preserve">, to our knowledge, </w:t>
      </w:r>
      <w:r w:rsidR="00A24A4C">
        <w:t>never been studied</w:t>
      </w:r>
      <w:proofErr w:type="gramEnd"/>
      <w:r w:rsidR="00A24A4C">
        <w:t>.</w:t>
      </w:r>
    </w:p>
    <w:p w14:paraId="465A46EC" w14:textId="52539BA3"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02F63F2A" w14:textId="3BFA76D4" w:rsidR="00267577" w:rsidRPr="0079323A" w:rsidRDefault="005B7760" w:rsidP="00BC7A53">
      <w:r>
        <w:t xml:space="preserve">To evaluate the genetic connectivity of hoverflies in the face of disturbance, we chose </w:t>
      </w:r>
      <w:commentRangeStart w:id="1"/>
      <w:r>
        <w:t>two urbanized study areas</w:t>
      </w:r>
      <w:commentRangeEnd w:id="1"/>
      <w:r w:rsidR="00EF01BC">
        <w:rPr>
          <w:rStyle w:val="CommentReference"/>
        </w:rPr>
        <w:commentReference w:id="1"/>
      </w:r>
      <w:r>
        <w:t xml:space="preserve"> of around 400km</w:t>
      </w:r>
      <w:r>
        <w:rPr>
          <w:vertAlign w:val="superscript"/>
        </w:rPr>
        <w:t>2</w:t>
      </w:r>
      <w:r>
        <w:t xml:space="preserve">. This </w:t>
      </w:r>
      <w:r w:rsidR="00974BF7">
        <w:t xml:space="preserve">specific </w:t>
      </w:r>
      <w:r>
        <w:t>extent is a key parameter</w:t>
      </w:r>
      <w:r w:rsidR="00974BF7">
        <w:t xml:space="preserve">. Indeed, </w:t>
      </w:r>
      <w:r>
        <w:t xml:space="preserve">it should </w:t>
      </w:r>
      <w:r w:rsidR="00974BF7">
        <w:t xml:space="preserve">allow us </w:t>
      </w:r>
      <w:proofErr w:type="gramStart"/>
      <w:r w:rsidR="00974BF7">
        <w:t>to feasibly sample</w:t>
      </w:r>
      <w:proofErr w:type="gramEnd"/>
      <w:r w:rsidR="00974BF7">
        <w:t xml:space="preserv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proofErr w:type="spellStart"/>
      <w:r w:rsidR="0039100B" w:rsidRPr="0039100B">
        <w:t>Esch</w:t>
      </w:r>
      <w:proofErr w:type="spellEnd"/>
      <w:r w:rsidR="0039100B" w:rsidRPr="0039100B">
        <w:t>-sur-</w:t>
      </w:r>
      <w:proofErr w:type="spellStart"/>
      <w:r w:rsidR="0039100B" w:rsidRPr="0039100B">
        <w:t>Alzette</w:t>
      </w:r>
      <w:proofErr w:type="spellEnd"/>
      <w:r w:rsidR="009A1A0A">
        <w:t>),</w:t>
      </w:r>
      <w:r w:rsidR="00A93CCF">
        <w:t xml:space="preserve"> </w:t>
      </w:r>
      <w:r w:rsidR="00A93CCF" w:rsidRPr="00A93CCF">
        <w:t xml:space="preserve">as well as sufficient 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3216BF" w:rsidRPr="003216BF">
        <w:t xml:space="preserve">Cologne </w:t>
      </w:r>
      <w:r w:rsidR="00ED0178">
        <w:t xml:space="preserve">(Fig. X)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85182C">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r w:rsidR="003216BF">
        <w:t xml:space="preserve"> </w:t>
      </w:r>
      <w:r w:rsidR="00E72226">
        <w:t>As study organisms, we</w:t>
      </w:r>
      <w:r w:rsidR="001360C3">
        <w:t xml:space="preserve"> chose</w:t>
      </w:r>
      <w:r w:rsidR="00E72226">
        <w:t xml:space="preserve"> </w:t>
      </w:r>
      <w:proofErr w:type="spellStart"/>
      <w:r w:rsidR="00E72226" w:rsidRPr="00E72226">
        <w:rPr>
          <w:i/>
          <w:iCs/>
        </w:rPr>
        <w:t>Syritta</w:t>
      </w:r>
      <w:proofErr w:type="spellEnd"/>
      <w:r w:rsidR="00E72226" w:rsidRPr="00E72226">
        <w:rPr>
          <w:i/>
          <w:iCs/>
        </w:rPr>
        <w:t xml:space="preserve"> </w:t>
      </w:r>
      <w:proofErr w:type="spellStart"/>
      <w:r w:rsidR="00E72226" w:rsidRPr="00E72226">
        <w:rPr>
          <w:i/>
          <w:iCs/>
        </w:rPr>
        <w:t>pipiens</w:t>
      </w:r>
      <w:proofErr w:type="spellEnd"/>
      <w:r w:rsidR="00E72226">
        <w:t xml:space="preserve"> (Linnaeus, 1758) and </w:t>
      </w:r>
      <w:r w:rsidR="00E72226" w:rsidRPr="00E72226">
        <w:rPr>
          <w:i/>
          <w:iCs/>
        </w:rPr>
        <w:t>Myathropa florea</w:t>
      </w:r>
      <w:r w:rsidR="001360C3">
        <w:t xml:space="preserve"> </w:t>
      </w:r>
      <w:r w:rsidR="00E72226">
        <w:t xml:space="preserve">(Linnaeus, 1758), </w:t>
      </w:r>
      <w:r w:rsidR="00E56156">
        <w:t>two</w:t>
      </w:r>
      <w:r w:rsidR="00E72226">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E72226">
        <w:t xml:space="preserve"> We avoided migratory species because th</w:t>
      </w:r>
      <w:r w:rsidR="00ED0178">
        <w:t>eir</w:t>
      </w:r>
      <w:r w:rsidR="00E72226">
        <w:t xml:space="preserve"> genetic variation is less likely to bear signal of isolation by distance and structure </w:t>
      </w:r>
      <w:r w:rsidR="00E72226">
        <w:fldChar w:fldCharType="begin"/>
      </w:r>
      <w:r w:rsidR="0085182C">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E72226">
        <w:fldChar w:fldCharType="separate"/>
      </w:r>
      <w:r w:rsidR="00E72226" w:rsidRPr="00E72226">
        <w:rPr>
          <w:rFonts w:cs="Times New Roman"/>
        </w:rPr>
        <w:t>(Raymond et al., 2013)</w:t>
      </w:r>
      <w:r w:rsidR="00E72226">
        <w:fldChar w:fldCharType="end"/>
      </w:r>
      <w:r w:rsidR="00E72226">
        <w:t xml:space="preserve"> given their sometimes massive ability to spread </w:t>
      </w:r>
      <w:r w:rsidR="00E72226">
        <w:fldChar w:fldCharType="begin"/>
      </w:r>
      <w:r w:rsidR="0085182C">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rsidR="00E72226">
        <w:fldChar w:fldCharType="separate"/>
      </w:r>
      <w:r w:rsidR="00E72226" w:rsidRPr="00E72226">
        <w:rPr>
          <w:rFonts w:cs="Times New Roman"/>
        </w:rPr>
        <w:t>(Jia et al., 2022)</w:t>
      </w:r>
      <w:r w:rsidR="00E72226">
        <w:fldChar w:fldCharType="end"/>
      </w:r>
      <w:r w:rsidR="00E72226">
        <w:t>.</w:t>
      </w:r>
      <w:r w:rsidR="00E80EA2">
        <w:t xml:space="preserve"> </w:t>
      </w:r>
      <w:r w:rsidR="00E72226">
        <w:t xml:space="preserve">Our sampling design was to catch at least </w:t>
      </w:r>
      <w:proofErr w:type="gramStart"/>
      <w:r w:rsidR="00E72226">
        <w:t>1</w:t>
      </w:r>
      <w:proofErr w:type="gramEnd"/>
      <w:r w:rsidR="00E72226">
        <w:t xml:space="preserve"> individual per squared kilometer in order to have as few gaps in geographical coverage as possible, following a uniform grid. The analytical purpose of this sampling design was to decrease bias and improve our accuracy in detect influential landscape features, </w:t>
      </w:r>
      <w:r w:rsidR="00E72226">
        <w:lastRenderedPageBreak/>
        <w:t xml:space="preserve">if there were any </w:t>
      </w:r>
      <w:r w:rsidR="00E72226">
        <w:fldChar w:fldCharType="begin"/>
      </w:r>
      <w:r w:rsidR="0085182C">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rsidR="00E72226">
        <w:fldChar w:fldCharType="separate"/>
      </w:r>
      <w:r w:rsidR="00E72226" w:rsidRPr="00233C1B">
        <w:rPr>
          <w:rFonts w:cs="Times New Roman"/>
        </w:rPr>
        <w:t>(Oyler-McCance et al., 2013; Schwartz and McKelvey, 2009)</w:t>
      </w:r>
      <w:r w:rsidR="00E72226">
        <w:fldChar w:fldCharType="end"/>
      </w:r>
      <w:r w:rsidR="00E72226">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85182C">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Kleijn and van Langevelde,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 in Cologne and the Luxembourg study area</w:t>
      </w:r>
      <w:r w:rsidR="003946E4">
        <w:t>,</w:t>
      </w:r>
      <w:r w:rsidR="00E80EA2">
        <w:t xml:space="preserve"> respectively</w:t>
      </w:r>
      <w:r w:rsidR="003946E4">
        <w:t xml:space="preserve"> (Fig. </w:t>
      </w:r>
      <w:commentRangeStart w:id="2"/>
      <w:r w:rsidR="003946E4">
        <w:t>X</w:t>
      </w:r>
      <w:commentRangeEnd w:id="2"/>
      <w:r w:rsidR="001722B1">
        <w:rPr>
          <w:rStyle w:val="CommentReference"/>
        </w:rPr>
        <w:commentReference w:id="2"/>
      </w:r>
      <w:r w:rsidR="003946E4">
        <w:t>)</w:t>
      </w:r>
      <w:r w:rsidR="00E80EA2">
        <w:t>.</w:t>
      </w:r>
      <w:r w:rsidR="003946E4">
        <w:t xml:space="preserve">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7F47A39" w14:textId="759471DA" w:rsidR="00A05CC9" w:rsidRPr="00A05CC9" w:rsidRDefault="00A05CC9" w:rsidP="00A05CC9">
      <w:r>
        <w:t xml:space="preserve">DNA was extracted using an ammonium acetate-based salting-out procedure </w:t>
      </w:r>
      <w:r w:rsidR="002D45FA">
        <w:fldChar w:fldCharType="begin"/>
      </w:r>
      <w:r w:rsidR="0085182C">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xml:space="preserve">. DNA extracts </w:t>
      </w:r>
      <w:proofErr w:type="gramStart"/>
      <w:r>
        <w:t>were quantified</w:t>
      </w:r>
      <w:proofErr w:type="gramEnd"/>
      <w:r>
        <w:t xml:space="preserve"> using a Drop-Sense 16 spectrophotometer (</w:t>
      </w:r>
      <w:proofErr w:type="spellStart"/>
      <w:r>
        <w:t>Trinean</w:t>
      </w:r>
      <w:proofErr w:type="spellEnd"/>
      <w:r>
        <w:t xml:space="preserve">, </w:t>
      </w:r>
      <w:proofErr w:type="spellStart"/>
      <w:r>
        <w:t>Gentbrugge</w:t>
      </w:r>
      <w:proofErr w:type="spellEnd"/>
      <w:r>
        <w:t xml:space="preserve">, Belgium). For </w:t>
      </w:r>
      <w:proofErr w:type="spellStart"/>
      <w:r>
        <w:t>Syritta</w:t>
      </w:r>
      <w:proofErr w:type="spellEnd"/>
      <w:r>
        <w:t xml:space="preserve"> </w:t>
      </w:r>
      <w:proofErr w:type="spellStart"/>
      <w:proofErr w:type="gramStart"/>
      <w:r>
        <w:t>pipiens</w:t>
      </w:r>
      <w:proofErr w:type="spellEnd"/>
      <w:proofErr w:type="gramEnd"/>
      <w:r>
        <w:t xml:space="preserve"> we used </w:t>
      </w:r>
      <w:r w:rsidR="00767854">
        <w:t>14</w:t>
      </w:r>
      <w:r>
        <w:t xml:space="preserve"> microsatellite loci that were amplified in two Polymerase Chain Reactions (PCR). Multiplex </w:t>
      </w:r>
      <w:proofErr w:type="gramStart"/>
      <w:r>
        <w:t>1</w:t>
      </w:r>
      <w:proofErr w:type="gramEnd"/>
      <w:r>
        <w:t xml:space="preserve"> contained loci Spp010,</w:t>
      </w:r>
      <w:r w:rsidR="00847D7F">
        <w:t xml:space="preserve"> </w:t>
      </w:r>
      <w:r>
        <w:t>Spp053*, Spp080,</w:t>
      </w:r>
      <w:r w:rsidR="00847D7F">
        <w:t xml:space="preserve"> </w:t>
      </w:r>
      <w:r>
        <w:t>Spp142,</w:t>
      </w:r>
      <w:r w:rsidR="00847D7F">
        <w:t xml:space="preserve"> </w:t>
      </w:r>
      <w:r>
        <w:t>Spp231,</w:t>
      </w:r>
      <w:r w:rsidR="00847D7F">
        <w:t xml:space="preserve"> </w:t>
      </w:r>
      <w:r>
        <w:t>Spp273 and Spp476. Multiplex 2 contained loci</w:t>
      </w:r>
      <w:r w:rsidR="00847D7F">
        <w:t xml:space="preserve"> </w:t>
      </w:r>
      <w:r>
        <w:t>Spp051*,</w:t>
      </w:r>
      <w:r w:rsidR="00847D7F">
        <w:t xml:space="preserve"> </w:t>
      </w:r>
      <w:r>
        <w:t>Spp108*,</w:t>
      </w:r>
      <w:r w:rsidR="00847D7F">
        <w:t xml:space="preserve"> </w:t>
      </w:r>
      <w:r>
        <w:t>Spp141*,</w:t>
      </w:r>
      <w:r w:rsidR="00847D7F">
        <w:t xml:space="preserve"> </w:t>
      </w:r>
      <w:r>
        <w:t>Spp313,</w:t>
      </w:r>
      <w:r w:rsidR="00847D7F">
        <w:t xml:space="preserve"> </w:t>
      </w:r>
      <w:r>
        <w:t>Spp360*,</w:t>
      </w:r>
      <w:r w:rsidR="00847D7F">
        <w:t xml:space="preserve"> </w:t>
      </w:r>
      <w:r>
        <w:t>Spp391,</w:t>
      </w:r>
      <w:r w:rsidR="00847D7F">
        <w:t xml:space="preserve"> and </w:t>
      </w:r>
      <w:r>
        <w:t>Spp416*</w:t>
      </w:r>
      <w:r w:rsidR="00847D7F">
        <w:t xml:space="preserve">. </w:t>
      </w:r>
      <w:r>
        <w:t xml:space="preserve">For Myathropa </w:t>
      </w:r>
      <w:proofErr w:type="gramStart"/>
      <w:r>
        <w:t>florea</w:t>
      </w:r>
      <w:proofErr w:type="gramEnd"/>
      <w:r>
        <w:t xml:space="preserve"> we used </w:t>
      </w:r>
      <w:r w:rsidR="00847D7F">
        <w:t>24</w:t>
      </w:r>
      <w:r>
        <w:t xml:space="preserve"> microsatellite loci that were amplified in three Polymerase Chain Reactions (PCR). Multiplex </w:t>
      </w:r>
      <w:proofErr w:type="gramStart"/>
      <w:r>
        <w:t>1</w:t>
      </w:r>
      <w:proofErr w:type="gramEnd"/>
      <w:r>
        <w:t xml:space="preserve"> contained loci</w:t>
      </w:r>
      <w:r w:rsidRPr="00767854">
        <w:t xml:space="preserve"> Mfl_059*, Mfl_025*, Mfl_303*, Mfl_270*, Mfl_239*, Mfl_265*. Multiplex </w:t>
      </w:r>
      <w:proofErr w:type="gramStart"/>
      <w:r w:rsidRPr="00767854">
        <w:t>2</w:t>
      </w:r>
      <w:proofErr w:type="gramEnd"/>
      <w:r w:rsidRPr="00767854">
        <w:t xml:space="preserve"> contained loci Mfl_036*, Mfl_130*, Mfl_419*, Mfl_197*, Mfl_486*, Mfl_432*, Mfl_492*. Multiplex </w:t>
      </w:r>
      <w:proofErr w:type="gramStart"/>
      <w:r w:rsidRPr="00767854">
        <w:t>3</w:t>
      </w:r>
      <w:proofErr w:type="gramEnd"/>
      <w:r w:rsidRPr="00767854">
        <w:t xml:space="preserve"> contained loci Mfl_028*, Mfl_103*, Mfl_323*, Mfl_261*, Mfl_026*, Mfl_457*, Mfl_269*, Mfl_263*, Mfl_056*, Mfl_070*, Mfl_491*.</w:t>
      </w:r>
      <w:r w:rsidR="00767854">
        <w:t xml:space="preserve"> </w:t>
      </w:r>
      <w:r>
        <w:t xml:space="preserve">The 5’-ends of the reverse primers of the loci marked with an asterisk were labelled with the ‘pigtail’ sequence GTTTCTT to limit noise from variable </w:t>
      </w:r>
      <w:proofErr w:type="spellStart"/>
      <w:r>
        <w:t>adenylation</w:t>
      </w:r>
      <w:proofErr w:type="spellEnd"/>
      <w:r>
        <w:t xml:space="preserve"> during PCR </w:t>
      </w:r>
      <w:r w:rsidR="002D45FA">
        <w:fldChar w:fldCharType="begin"/>
      </w:r>
      <w:r w:rsidR="0085182C">
        <w:instrText xml:space="preserve"> ADDIN ZOTERO_ITEM CSL_CITATION {"citationID":"9YcixSGB","properties":{"formattedCitation":"(Brownstein et al., 1996)","plainCitation":"(Brownstein et al., 1996)","noteIndex":0},"citationItems":[{"id":13647,"uris":["http://zotero.org/users/4948104/items/7GV6UZL5"],"itemData":{"id":13647,"type":"article-journal","abstract":"Taq DNA polymerase can catalyze non-templated addition of a nucleotide (principally adenosine) to the 3' end of PCR-amplified products. Recently, we showed that this activity, which is primer-specific, presents a potential source of error in genotyping studies based on the use of short tandem repeat (STR) markers. Furthermore, in reviewing our data, we found that non-templated nucleotide addition adjacent to a 3' terminal C is favored and that addition adjacent to a 3' terminal A is not. It was clear, however, that features of the template in addition to the 3' terminal base also affect the fraction of product adenylated. To define consensus sequences that promote or inhibit product adenylation, we transplanted sequences between the 5' ends of the reverse primers of markers that are adenylated and those of markers that are not adenylated. It proved difficult to identify a single sequence capable of protecting the products of all markers from non-templated addition of nucleotide. On the other hand, placing the sequence GTTTCTT on the 5' end of reverse primers resulted in nearly 100% adenylation of the 3' end of the forward strand. This modification or related ones (called \"PIG-tailing\") should facilitate accurate genotyping and efficient T/A cloning.","container-title":"BioTechniques","DOI":"10.2144/96206st01","ISSN":"0736-6205","issue":"6","journalAbbreviation":"Biotechniques","language":"eng","note":"PMID: 8780871","page":"1004-1006, 1008-1010","source":"PubMed","title":"Modulation of non-templated nucleotide addition by Taq DNA polymerase: primer modifications that facilitate genotyping","title-short":"Modulation of non-templated nucleotide addition by Taq DNA polymerase","volume":"20","author":[{"family":"Brownstein","given":"M. J."},{"family":"Carpten","given":"J. D."},{"family":"Smith","given":"J. R."}],"issued":{"date-parts":[["1996",6]]}}}],"schema":"https://github.com/citation-style-language/schema/raw/master/csl-citation.json"} </w:instrText>
      </w:r>
      <w:r w:rsidR="002D45FA">
        <w:fldChar w:fldCharType="separate"/>
      </w:r>
      <w:r w:rsidR="002D45FA" w:rsidRPr="002D45FA">
        <w:rPr>
          <w:rFonts w:cs="Times New Roman"/>
        </w:rPr>
        <w:t>(Brownstein et al., 1996)</w:t>
      </w:r>
      <w:r w:rsidR="002D45FA">
        <w:fldChar w:fldCharType="end"/>
      </w:r>
      <w:r>
        <w:t xml:space="preserve">. </w:t>
      </w:r>
      <w:r w:rsidR="00996A9D">
        <w:t xml:space="preserve">Primer </w:t>
      </w:r>
      <w:r w:rsidR="00B12EDD">
        <w:t xml:space="preserve">sequences and further </w:t>
      </w:r>
      <w:r w:rsidR="00996A9D">
        <w:t xml:space="preserve">information </w:t>
      </w:r>
      <w:r w:rsidR="00B12EDD">
        <w:t>are</w:t>
      </w:r>
      <w:r w:rsidR="00996A9D">
        <w:t xml:space="preserve"> available in supplementary material</w:t>
      </w:r>
      <w:r w:rsidR="00B12EDD">
        <w:t xml:space="preserve"> (Sup. Mat. </w:t>
      </w:r>
      <w:r w:rsidR="00B12EDD" w:rsidRPr="003107EE">
        <w:rPr>
          <w:color w:val="FF0000"/>
        </w:rPr>
        <w:t>X</w:t>
      </w:r>
      <w:r w:rsidR="00B12EDD">
        <w:t>)</w:t>
      </w:r>
      <w:r w:rsidR="00996A9D">
        <w:t xml:space="preserve">. </w:t>
      </w:r>
      <w:r>
        <w:t xml:space="preserve">Each PCR contained 1 x QIAGEN Multiplex Master Mix and 0.2μM of each primer (except Spp476, Spp416 at 0.1 </w:t>
      </w:r>
      <w:proofErr w:type="spellStart"/>
      <w:r>
        <w:t>μM</w:t>
      </w:r>
      <w:proofErr w:type="spellEnd"/>
      <w:r>
        <w:t xml:space="preserve">; Spp053, Mfl_197 at 0.15 </w:t>
      </w:r>
      <w:proofErr w:type="spellStart"/>
      <w:r>
        <w:t>μM</w:t>
      </w:r>
      <w:proofErr w:type="spellEnd"/>
      <w:r>
        <w:t>; Mfl_270, Mfl_</w:t>
      </w:r>
      <w:r w:rsidR="00767854">
        <w:t>0</w:t>
      </w:r>
      <w:r>
        <w:t xml:space="preserve">36, Mfl_130, </w:t>
      </w:r>
      <w:r w:rsidR="00767854">
        <w:t>M</w:t>
      </w:r>
      <w:r>
        <w:t>fl_486, Mfl_</w:t>
      </w:r>
      <w:r w:rsidR="00767854">
        <w:t>0</w:t>
      </w:r>
      <w:r>
        <w:t xml:space="preserve">56, Mfl_263, Mfl_269 at 0.3 </w:t>
      </w:r>
      <w:proofErr w:type="spellStart"/>
      <w:r>
        <w:t>μM</w:t>
      </w:r>
      <w:proofErr w:type="spellEnd"/>
      <w:r>
        <w:t xml:space="preserve"> and Mfl_419, Mfl_492, Mfl_</w:t>
      </w:r>
      <w:r w:rsidR="00C912B0">
        <w:t>0</w:t>
      </w:r>
      <w:r>
        <w:t xml:space="preserve">70 at 0.4 </w:t>
      </w:r>
      <w:proofErr w:type="spellStart"/>
      <w:r>
        <w:t>μM</w:t>
      </w:r>
      <w:proofErr w:type="spellEnd"/>
      <w:r>
        <w:t xml:space="preserve">). PCRs started with 3 min denaturation at 95 °C, followed by 35 cycles of denaturation at 94 °C for 30 s, annealing at 60°C for 45 s and extension at 72 °C for 30 s. The final incubation was at 72 °C for 10 min. The PCRs </w:t>
      </w:r>
      <w:proofErr w:type="gramStart"/>
      <w:r>
        <w:t>were performed</w:t>
      </w:r>
      <w:proofErr w:type="gramEnd"/>
      <w:r>
        <w:t xml:space="preserve"> in a </w:t>
      </w:r>
      <w:proofErr w:type="spellStart"/>
      <w:r>
        <w:t>Mastercycler</w:t>
      </w:r>
      <w:proofErr w:type="spellEnd"/>
      <w:r>
        <w:t xml:space="preserve"> nexus (Eppendorf, Hamburg, Germany). Dilutions for PCR products of Myathropa florea were 1/75 for Multiplex 1, 4/50 for Multiplex 2 and 1/120 for Multiplex 3. </w:t>
      </w:r>
      <w:proofErr w:type="spellStart"/>
      <w:r>
        <w:t>Pcr</w:t>
      </w:r>
      <w:proofErr w:type="spellEnd"/>
      <w:r>
        <w:t xml:space="preserve"> Products of </w:t>
      </w:r>
      <w:proofErr w:type="spellStart"/>
      <w:r>
        <w:t>Syritta</w:t>
      </w:r>
      <w:proofErr w:type="spellEnd"/>
      <w:r>
        <w:t xml:space="preserve"> pipiens were diluted 1/20. PCR products were genotyped using a capillary sequencer (ABI 3730XL, Applied Biosystems). Allele sizes were determined using GENEMAPPER version 4.0 (Applied Biosystems). The genetic profiles of all samples consisted of at least </w:t>
      </w:r>
      <w:r w:rsidR="00996A9D" w:rsidRPr="00996A9D">
        <w:rPr>
          <w:color w:val="FF0000"/>
        </w:rPr>
        <w:t>XXX</w:t>
      </w:r>
      <w:r>
        <w:t xml:space="preserve"> loci </w:t>
      </w:r>
      <w:r>
        <w:lastRenderedPageBreak/>
        <w:t xml:space="preserve">for </w:t>
      </w:r>
      <w:proofErr w:type="spellStart"/>
      <w:r>
        <w:t>Syritta</w:t>
      </w:r>
      <w:proofErr w:type="spellEnd"/>
      <w:r>
        <w:t xml:space="preserve"> </w:t>
      </w:r>
      <w:proofErr w:type="spellStart"/>
      <w:r>
        <w:t>pipiens</w:t>
      </w:r>
      <w:proofErr w:type="spellEnd"/>
      <w:r>
        <w:t xml:space="preserve"> and at least </w:t>
      </w:r>
      <w:r w:rsidR="00996A9D" w:rsidRPr="00996A9D">
        <w:rPr>
          <w:color w:val="FF0000"/>
        </w:rPr>
        <w:t>XX</w:t>
      </w:r>
      <w:r w:rsidR="00996A9D">
        <w:rPr>
          <w:color w:val="FF0000"/>
        </w:rPr>
        <w:t>X</w:t>
      </w:r>
      <w:r>
        <w:t xml:space="preserve"> loci for Myathropa florea.</w:t>
      </w:r>
      <w:r w:rsidR="003107EE">
        <w:t xml:space="preserve"> Extreme outliers based on a preliminary PCA analysis </w:t>
      </w:r>
      <w:proofErr w:type="gramStart"/>
      <w:r w:rsidR="003107EE">
        <w:t>were sent</w:t>
      </w:r>
      <w:proofErr w:type="gramEnd"/>
      <w:r w:rsidR="003107EE">
        <w:t xml:space="preserve"> to sequencing to verify their species identification. They all belonged to our target species and </w:t>
      </w:r>
      <w:proofErr w:type="gramStart"/>
      <w:r w:rsidR="003107EE">
        <w:t>were kept</w:t>
      </w:r>
      <w:proofErr w:type="gramEnd"/>
      <w:r w:rsidR="003107EE">
        <w:t xml:space="preserve"> in the dataset (Sup. Mat. </w:t>
      </w:r>
      <w:r w:rsidR="003107EE" w:rsidRPr="003107EE">
        <w:rPr>
          <w:color w:val="FF0000"/>
        </w:rPr>
        <w:t>X</w:t>
      </w:r>
      <w:r w:rsidR="003107EE">
        <w:t>)</w:t>
      </w:r>
    </w:p>
    <w:p w14:paraId="4856C33F" w14:textId="6D17F2AB" w:rsidR="003C4C9B" w:rsidRDefault="00265C11" w:rsidP="008F518D">
      <w:pPr>
        <w:pStyle w:val="Heading2"/>
        <w:numPr>
          <w:ilvl w:val="1"/>
          <w:numId w:val="1"/>
        </w:numPr>
      </w:pPr>
      <w:proofErr w:type="gramStart"/>
      <w:r>
        <w:t>|  Genetic</w:t>
      </w:r>
      <w:proofErr w:type="gramEnd"/>
      <w:r>
        <w:t xml:space="preserve"> diversity</w:t>
      </w:r>
    </w:p>
    <w:p w14:paraId="43982B9A" w14:textId="25CB6341" w:rsidR="008F518D" w:rsidRPr="00D82B31" w:rsidRDefault="008177A0" w:rsidP="00F24C1D">
      <w:r>
        <w:t xml:space="preserve">We conducted all analyses in this manuscript in R </w:t>
      </w:r>
      <w:r>
        <w:fldChar w:fldCharType="begin"/>
      </w:r>
      <w:r w:rsidR="0085182C">
        <w:instrText xml:space="preserve"> ADDIN ZOTERO_ITEM CSL_CITATION {"citationID":"gl6ip9aX","properties":{"formattedCitation":"(R Core Team, 2022)","plainCitation":"(R Core Team, 2022)","noteIndex":0},"citationItems":[{"id":10932,"uris":["http://zotero.org/users/4948104/items/QPCQ686L"],"itemData":{"id":10932,"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w:t>
      </w:r>
      <w:proofErr w:type="spellStart"/>
      <w:r w:rsidR="009802B6">
        <w:t>RStudio</w:t>
      </w:r>
      <w:proofErr w:type="spellEnd"/>
      <w:r w:rsidR="009802B6">
        <w:t xml:space="preserve"> </w:t>
      </w:r>
      <w:r w:rsidR="009802B6">
        <w:fldChar w:fldCharType="begin"/>
      </w:r>
      <w:r w:rsidR="0085182C">
        <w:instrText xml:space="preserve"> ADDIN ZOTERO_ITEM CSL_CITATION {"citationID":"tOCD9LDz","properties":{"formattedCitation":"(RStudio Team, 2022)","plainCitation":"(RStudio Team, 2022)","noteIndex":0},"citationItems":[{"id":13519,"uris":["http://zotero.org/users/4948104/items/TQW4623A"],"itemData":{"id":13519,"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w:t>
      </w:r>
      <w:proofErr w:type="spellStart"/>
      <w:r w:rsidR="009802B6" w:rsidRPr="009802B6">
        <w:rPr>
          <w:rFonts w:cs="Times New Roman"/>
        </w:rPr>
        <w:t>RStudio</w:t>
      </w:r>
      <w:proofErr w:type="spellEnd"/>
      <w:r w:rsidR="009802B6" w:rsidRPr="009802B6">
        <w:rPr>
          <w:rFonts w:cs="Times New Roman"/>
        </w:rPr>
        <w:t xml:space="preserve"> Team, 2022)</w:t>
      </w:r>
      <w:r w:rsidR="009802B6">
        <w:fldChar w:fldCharType="end"/>
      </w:r>
      <w:r w:rsidR="009D42EE">
        <w:t>,</w:t>
      </w:r>
      <w:r w:rsidR="009802B6">
        <w:t xml:space="preserve"> </w:t>
      </w:r>
      <w:r>
        <w:t>except for the STRUCTURE analysis.</w:t>
      </w:r>
      <w:r w:rsidR="0039100B">
        <w:t xml:space="preserve"> </w:t>
      </w:r>
      <w:r w:rsidR="009767CB">
        <w:t>We conducted basic</w:t>
      </w:r>
      <w:r w:rsidR="00F24C1D">
        <w:t xml:space="preserve"> analyses </w:t>
      </w:r>
      <w:r w:rsidR="009767CB">
        <w:t>of our genetic dataset</w:t>
      </w:r>
      <w:r w:rsidR="00F24C1D">
        <w:t xml:space="preserve">s using the </w:t>
      </w:r>
      <w:r w:rsidR="00F24C1D">
        <w:rPr>
          <w:i/>
          <w:iCs/>
        </w:rPr>
        <w:t>adegenet</w:t>
      </w:r>
      <w:r w:rsidR="00F24C1D">
        <w:t xml:space="preserve"> </w:t>
      </w:r>
      <w:r w:rsidR="009802B6">
        <w:t xml:space="preserve">v. </w:t>
      </w:r>
      <w:r w:rsidR="00F24C1D">
        <w:t xml:space="preserve">2.1.7 </w:t>
      </w:r>
      <w:r w:rsidR="00F24C1D">
        <w:fldChar w:fldCharType="begin"/>
      </w:r>
      <w:r w:rsidR="0085182C">
        <w:instrText xml:space="preserve"> ADDIN ZOTERO_ITEM CSL_CITATION {"citationID":"8qYkpdlp","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r w:rsidR="00F24C1D">
        <w:rPr>
          <w:i/>
          <w:iCs/>
        </w:rPr>
        <w:t xml:space="preserve">hierfstat </w:t>
      </w:r>
      <w:r w:rsidR="009802B6" w:rsidRPr="009802B6">
        <w:t>v.</w:t>
      </w:r>
      <w:r w:rsidR="009802B6">
        <w:rPr>
          <w:i/>
          <w:iCs/>
        </w:rPr>
        <w:t xml:space="preserve"> </w:t>
      </w:r>
      <w:r w:rsidR="00A90C03">
        <w:t xml:space="preserve">0.5.11 </w:t>
      </w:r>
      <w:r w:rsidR="00F24C1D">
        <w:rPr>
          <w:i/>
          <w:iCs/>
        </w:rPr>
        <w:fldChar w:fldCharType="begin"/>
      </w:r>
      <w:r w:rsidR="0085182C">
        <w:rPr>
          <w:i/>
          <w:iCs/>
        </w:rPr>
        <w:instrText xml:space="preserve"> ADDIN ZOTERO_ITEM CSL_CITATION {"citationID":"4lqPAFhD","properties":{"formattedCitation":"(Goudet, 2005)","plainCitation":"(Goudet, 2005)","noteIndex":0},"citationItems":[{"id":13515,"uris":["http://zotero.org/users/4948104/items/UHG6DCUU"],"itemData":{"id":13515,"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w:t>
      </w:r>
      <w:proofErr w:type="spellStart"/>
      <w:r w:rsidR="00F24C1D" w:rsidRPr="00F24C1D">
        <w:rPr>
          <w:rFonts w:cs="Times New Roman"/>
        </w:rPr>
        <w:t>Goudet</w:t>
      </w:r>
      <w:proofErr w:type="spellEnd"/>
      <w:r w:rsidR="00F24C1D" w:rsidRPr="00F24C1D">
        <w:rPr>
          <w:rFonts w:cs="Times New Roman"/>
        </w:rPr>
        <w:t>, 2005)</w:t>
      </w:r>
      <w:r w:rsidR="00F24C1D">
        <w:rPr>
          <w:i/>
          <w:iCs/>
        </w:rPr>
        <w:fldChar w:fldCharType="end"/>
      </w:r>
      <w:r w:rsidR="00A90C03">
        <w:t xml:space="preserve">, the </w:t>
      </w:r>
      <w:proofErr w:type="spellStart"/>
      <w:r w:rsidR="00A90C03">
        <w:rPr>
          <w:i/>
          <w:iCs/>
        </w:rPr>
        <w:t>pegas</w:t>
      </w:r>
      <w:proofErr w:type="spellEnd"/>
      <w:r w:rsidR="00A90C03">
        <w:t xml:space="preserve"> </w:t>
      </w:r>
      <w:r w:rsidR="009802B6">
        <w:t xml:space="preserve">v. </w:t>
      </w:r>
      <w:r w:rsidR="00A90C03">
        <w:t xml:space="preserve">1.1 </w:t>
      </w:r>
      <w:r w:rsidR="00A90C03">
        <w:fldChar w:fldCharType="begin"/>
      </w:r>
      <w:r w:rsidR="0085182C">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w:t>
      </w:r>
      <w:proofErr w:type="spellStart"/>
      <w:r w:rsidR="00A90C03" w:rsidRPr="00A90C03">
        <w:rPr>
          <w:rFonts w:cs="Times New Roman"/>
        </w:rPr>
        <w:t>Paradis</w:t>
      </w:r>
      <w:proofErr w:type="spellEnd"/>
      <w:r w:rsidR="00A90C03" w:rsidRPr="00A90C03">
        <w:rPr>
          <w:rFonts w:cs="Times New Roman"/>
        </w:rPr>
        <w:t>, 2010)</w:t>
      </w:r>
      <w:r w:rsidR="00A90C03">
        <w:fldChar w:fldCharType="end"/>
      </w:r>
      <w:r w:rsidR="00A90C03">
        <w:t xml:space="preserve">, </w:t>
      </w:r>
      <w:r>
        <w:t xml:space="preserve">the </w:t>
      </w:r>
      <w:proofErr w:type="spellStart"/>
      <w:r w:rsidRPr="008177A0">
        <w:rPr>
          <w:i/>
          <w:iCs/>
        </w:rPr>
        <w:t>PopGenReport</w:t>
      </w:r>
      <w:proofErr w:type="spellEnd"/>
      <w:r w:rsidRPr="008177A0">
        <w:t xml:space="preserve"> </w:t>
      </w:r>
      <w:r w:rsidR="009802B6">
        <w:t xml:space="preserve">v. </w:t>
      </w:r>
      <w:r>
        <w:t xml:space="preserve">3.0.7 </w:t>
      </w:r>
      <w:r>
        <w:fldChar w:fldCharType="begin"/>
      </w:r>
      <w:r w:rsidR="0085182C">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Adamack and Gruber, 2014)</w:t>
      </w:r>
      <w:r>
        <w:fldChar w:fldCharType="end"/>
      </w:r>
      <w:r>
        <w:t xml:space="preserve"> </w:t>
      </w:r>
      <w:r w:rsidR="00A90C03">
        <w:t xml:space="preserve">and the </w:t>
      </w:r>
      <w:r w:rsidR="00A90C03">
        <w:rPr>
          <w:i/>
          <w:iCs/>
        </w:rPr>
        <w:t>poppr</w:t>
      </w:r>
      <w:r w:rsidR="00F24C1D">
        <w:rPr>
          <w:i/>
          <w:iCs/>
        </w:rPr>
        <w:t xml:space="preserve"> </w:t>
      </w:r>
      <w:r w:rsidR="009802B6">
        <w:t xml:space="preserve">v. 2.9.3 </w:t>
      </w:r>
      <w:r w:rsidR="00A90C03">
        <w:rPr>
          <w:i/>
          <w:iCs/>
        </w:rPr>
        <w:fldChar w:fldCharType="begin"/>
      </w:r>
      <w:r w:rsidR="0085182C">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85182C">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85182C">
        <w:instrText xml:space="preserve"> ADDIN ZOTERO_ITEM CSL_CITATION {"citationID":"HpdaiJSL","properties":{"formattedCitation":"(Brookfield, 1996; Chakraborty et al., 1994)","plainCitation":"(Brookfield, 1996; Chakraborty et al., 1994)","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id":13532,"uris":["http://zotero.org/users/4948104/items/8SWIZL6B"],"itemData":{"id":13532,"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w:t>
      </w:r>
      <w:r w:rsidR="00D82B31">
        <w:t xml:space="preserve"> The percentage of missing data was 2.24% for </w:t>
      </w:r>
      <w:r w:rsidR="00D82B31">
        <w:rPr>
          <w:i/>
        </w:rPr>
        <w:t xml:space="preserve">S. </w:t>
      </w:r>
      <w:proofErr w:type="spellStart"/>
      <w:r w:rsidR="00D82B31">
        <w:rPr>
          <w:i/>
        </w:rPr>
        <w:t>pipiens</w:t>
      </w:r>
      <w:proofErr w:type="spellEnd"/>
      <w:r w:rsidR="00D82B31">
        <w:t xml:space="preserve"> and </w:t>
      </w:r>
      <w:r w:rsidR="00D672A1">
        <w:t>2.93</w:t>
      </w:r>
      <w:r w:rsidR="007C0E6F" w:rsidRPr="007C0E6F">
        <w:t>%</w:t>
      </w:r>
      <w:r w:rsidR="00D82B31">
        <w:t xml:space="preserve"> for </w:t>
      </w:r>
      <w:r w:rsidR="00D82B31">
        <w:rPr>
          <w:i/>
        </w:rPr>
        <w:t xml:space="preserve">M. </w:t>
      </w:r>
      <w:proofErr w:type="spellStart"/>
      <w:r w:rsidR="00D82B31">
        <w:rPr>
          <w:i/>
        </w:rPr>
        <w:t>florea</w:t>
      </w:r>
      <w:proofErr w:type="spellEnd"/>
      <w:r w:rsidR="00D82B31">
        <w:t>.</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5749B960"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85182C">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85182C">
        <w:instrText xml:space="preserve"> ADDIN ZOTERO_ITEM CSL_CITATION {"citationID":"yXuHXo4y","properties":{"formattedCitation":"(Hubisz et al., 2009)","plainCitation":"(Hubisz et al., 2009)","noteIndex":0},"citationItems":[{"id":13523,"uris":["http://zotero.org/users/4948104/items/GZFID35M"],"itemData":{"id":13523,"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85182C">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 xml:space="preserve">burn-in iterations followed by 1 000 000 iterations for one to five clusters. We ruled out higher </w:t>
      </w:r>
      <w:r w:rsidR="008B1819">
        <w:lastRenderedPageBreak/>
        <w:t>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85182C">
        <w:instrText xml:space="preserve"> ADDIN ZOTERO_ITEM CSL_CITATION {"citationID":"tzvIxAWI","properties":{"formattedCitation":"(Evanno et al., 2005)","plainCitation":"(Evanno et al., 2005)","noteIndex":0},"citationItems":[{"id":13528,"uris":["http://zotero.org/users/4948104/items/JKFRSQMD"],"itemData":{"id":13528,"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85182C">
        <w:instrText xml:space="preserve"> ADDIN ZOTERO_ITEM CSL_CITATION {"citationID":"bZ6WyLHG","properties":{"formattedCitation":"(Earl and vonHoldt, 2012)","plainCitation":"(Earl and vonHoldt, 2012)","noteIndex":0},"citationItems":[{"id":13642,"uris":["http://zotero.org/users/4948104/items/PTYR2JPS"],"itemData":{"id":13642,"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Earl and vonHoldt, 2012)</w:t>
      </w:r>
      <w:r w:rsidR="004E191E">
        <w:fldChar w:fldCharType="end"/>
      </w:r>
      <w:r w:rsidR="004E191E">
        <w:t xml:space="preserve"> and CLUMPAK </w:t>
      </w:r>
      <w:r w:rsidR="004E191E">
        <w:fldChar w:fldCharType="begin"/>
      </w:r>
      <w:r w:rsidR="0085182C">
        <w:instrText xml:space="preserve"> ADDIN ZOTERO_ITEM CSL_CITATION {"citationID":"hmuFCjDF","properties":{"formattedCitation":"(Kopelman et al., 2015)","plainCitation":"(Kopelman et al., 2015)","noteIndex":0},"citationItems":[{"id":13641,"uris":["http://zotero.org/users/4948104/items/X78P7G4V"],"itemData":{"id":13641,"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Kopelman et al., 2015)</w:t>
      </w:r>
      <w:r w:rsidR="004E191E">
        <w:fldChar w:fldCharType="end"/>
      </w:r>
      <w:r w:rsidR="0012154E">
        <w:t xml:space="preserve">. </w:t>
      </w:r>
    </w:p>
    <w:p w14:paraId="25A1AE8E" w14:textId="0DE1C17E"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85182C">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85182C">
        <w:instrText xml:space="preserve"> ADDIN ZOTERO_ITEM CSL_CITATION {"citationID":"aZhQLwIA","properties":{"formattedCitation":"(Gl\\uc0\\u252{}ck et al., 2022; Miller et al., 2020)","plainCitation":"(Glück et al., 2022; Miller et al., 2020)","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41,"uris":["http://zotero.org/users/4948104/items/9CAIW67B"],"itemData":{"id":13541,"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85182C">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analysis </w:t>
      </w:r>
      <w:r w:rsidR="00CF226C">
        <w:t>that</w:t>
      </w:r>
      <w:r w:rsidR="00CE3BBC">
        <w:t xml:space="preserve">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ran k-means with 100000</w:t>
      </w:r>
      <w:r w:rsidR="00AE0B66">
        <w:t>0</w:t>
      </w:r>
      <w:r w:rsidR="002F6F08">
        <w:t xml:space="preserve"> iterations and </w:t>
      </w:r>
      <w:r w:rsidR="002749E1">
        <w:t>used Bayesian Information Criterion (BIC) to evaluate the per</w:t>
      </w:r>
      <w:r w:rsidR="001D2020">
        <w:t xml:space="preserve">formance of </w:t>
      </w:r>
      <w:r w:rsidR="001D2020">
        <w:rPr>
          <w:i/>
        </w:rPr>
        <w:t>K</w:t>
      </w:r>
      <w:r w:rsidR="007750D2">
        <w:t xml:space="preserve"> values from </w:t>
      </w:r>
      <w:proofErr w:type="gramStart"/>
      <w:r w:rsidR="007750D2">
        <w:t>1</w:t>
      </w:r>
      <w:proofErr w:type="gramEnd"/>
      <w:r w:rsidR="007750D2">
        <w:t xml:space="preserve"> to 4</w:t>
      </w:r>
      <w:r w:rsidR="002749E1">
        <w:t>0.</w:t>
      </w:r>
      <w:r w:rsidR="000B0738">
        <w:t xml:space="preserve"> </w:t>
      </w:r>
      <w:r w:rsidR="004E41E0">
        <w:t xml:space="preserve">We chose the </w:t>
      </w:r>
      <w:r w:rsidR="004E41E0" w:rsidRPr="006C6DA4">
        <w:rPr>
          <w:i/>
        </w:rPr>
        <w:t>K</w:t>
      </w:r>
      <w:r w:rsidR="004E41E0">
        <w:t xml:space="preserve"> </w:t>
      </w:r>
      <w:r w:rsidR="006C6DA4">
        <w:t xml:space="preserve">value </w:t>
      </w:r>
      <w:r w:rsidR="00D75CFF">
        <w:t xml:space="preserve">using a </w:t>
      </w:r>
      <w:r w:rsidR="00EF055D">
        <w:t xml:space="preserve">criterion that evaluates the decrease of BIC between successive </w:t>
      </w:r>
      <w:r w:rsidR="00EF055D">
        <w:rPr>
          <w:i/>
        </w:rPr>
        <w:t>K</w:t>
      </w:r>
      <w:r w:rsidR="00EF055D">
        <w:t xml:space="preserve"> and</w:t>
      </w:r>
      <w:r w:rsidR="00D75CFF" w:rsidRPr="00D75CFF">
        <w:t xml:space="preserve"> </w:t>
      </w:r>
      <w:r w:rsidR="00EF055D">
        <w:t>selects the first sharp change</w:t>
      </w:r>
      <w:r w:rsidR="00273555">
        <w:t>. S</w:t>
      </w:r>
      <w:r w:rsidR="00626200">
        <w:t xml:space="preserve">harpness of change </w:t>
      </w:r>
      <w:proofErr w:type="gramStart"/>
      <w:r w:rsidR="00273555">
        <w:t>was</w:t>
      </w:r>
      <w:r w:rsidR="00626200">
        <w:t xml:space="preserve"> defined</w:t>
      </w:r>
      <w:proofErr w:type="gramEnd"/>
      <w:r w:rsidR="00626200">
        <w:t xml:space="preserve"> </w:t>
      </w:r>
      <w:r w:rsidR="00273555">
        <w:t>using</w:t>
      </w:r>
      <w:r w:rsidR="00626200">
        <w:t xml:space="preserve"> a hierarchical analysis of all </w:t>
      </w:r>
      <w:r w:rsidR="00273555">
        <w:t xml:space="preserve">BIC </w:t>
      </w:r>
      <w:r w:rsidR="00626200">
        <w:t>changes</w:t>
      </w:r>
      <w:r w:rsidR="00D75CFF" w:rsidRPr="00D75CFF">
        <w:t>.</w:t>
      </w:r>
      <w:r w:rsidR="00EF055D">
        <w:t xml:space="preserve"> </w:t>
      </w:r>
      <w:r w:rsidR="006C6DA4">
        <w:t xml:space="preserve">We chose this method of </w:t>
      </w:r>
      <w:r w:rsidR="006C6DA4">
        <w:rPr>
          <w:i/>
        </w:rPr>
        <w:t>K</w:t>
      </w:r>
      <w:r w:rsidR="006C6DA4">
        <w:t xml:space="preserve"> selection because it</w:t>
      </w:r>
      <w:r w:rsidR="004E41E0">
        <w:t xml:space="preserve"> is s</w:t>
      </w:r>
      <w:r w:rsidR="000B0738">
        <w:t xml:space="preserve">imilar to the moment interpretation of </w:t>
      </w:r>
      <w:r w:rsidR="004E41E0">
        <w:t>likelihood values for STRUCTURE.</w:t>
      </w:r>
      <w:r w:rsidR="00CF226C">
        <w:t xml:space="preserve"> We ran this </w:t>
      </w:r>
      <w:r w:rsidR="00230E84">
        <w:rPr>
          <w:i/>
        </w:rPr>
        <w:t xml:space="preserve">de novo K </w:t>
      </w:r>
      <w:r w:rsidR="00230E84">
        <w:t xml:space="preserve">selection procedure </w:t>
      </w:r>
      <w:r w:rsidR="002975CD">
        <w:t>1</w:t>
      </w:r>
      <w:r w:rsidR="00CF226C">
        <w:t>00 times</w:t>
      </w:r>
      <w:r w:rsidR="00230E84">
        <w:t>,</w:t>
      </w:r>
      <w:r w:rsidR="00CF226C">
        <w:t xml:space="preserve"> and chose the most common </w:t>
      </w:r>
      <w:r w:rsidR="00CF226C">
        <w:rPr>
          <w:i/>
        </w:rPr>
        <w:t xml:space="preserve">K </w:t>
      </w:r>
      <w:r w:rsidR="00CF226C">
        <w:t>among those independent runs.</w:t>
      </w:r>
      <w:r w:rsidR="004E41E0">
        <w:t xml:space="preserve"> </w:t>
      </w:r>
      <w:r w:rsidR="00512650">
        <w:t xml:space="preserve">Regardless of the method we used to describe potential clusters, we chose the best number of components to retain for the DAPC based on both cross-validation </w:t>
      </w:r>
      <w:r w:rsidR="00137708">
        <w:t xml:space="preserve">(1000 iterations) </w:t>
      </w:r>
      <w:r w:rsidR="00512650">
        <w:t xml:space="preserve">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e systematically used </w:t>
      </w:r>
      <w:r w:rsidR="006D1903" w:rsidRPr="006D1903">
        <w:t xml:space="preserve">all discriminant functions for the assignment of </w:t>
      </w:r>
      <w:r w:rsidR="006D1903" w:rsidRPr="006D1903">
        <w:lastRenderedPageBreak/>
        <w:t>individuals into clusters</w:t>
      </w:r>
      <w:r w:rsidR="0085182C">
        <w:t>,</w:t>
      </w:r>
      <w:r w:rsidR="002F6F08">
        <w:t xml:space="preserve"> and used cross-validation to evaluate the general performance of the DAPC and compared it with a random classifier</w:t>
      </w:r>
      <w:r w:rsidR="00741BEF">
        <w:t>.</w:t>
      </w:r>
    </w:p>
    <w:p w14:paraId="07FF0EA7" w14:textId="40D604F8" w:rsidR="00344274"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proofErr w:type="spellStart"/>
      <w:r>
        <w:t>Loiselle’s</w:t>
      </w:r>
      <w:proofErr w:type="spellEnd"/>
      <w:r>
        <w:t xml:space="preserve"> kinship values </w:t>
      </w:r>
      <w:r>
        <w:fldChar w:fldCharType="begin"/>
      </w:r>
      <w:r w:rsidR="0085182C">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w:t>
      </w:r>
      <w:proofErr w:type="spellStart"/>
      <w:r w:rsidRPr="00F46AE1">
        <w:rPr>
          <w:rFonts w:cs="Times New Roman"/>
        </w:rPr>
        <w:t>Loiselle</w:t>
      </w:r>
      <w:proofErr w:type="spellEnd"/>
      <w:r w:rsidRPr="00F46AE1">
        <w:rPr>
          <w:rFonts w:cs="Times New Roman"/>
        </w:rPr>
        <w:t xml:space="preserve"> et al., 1995)</w:t>
      </w:r>
      <w:r>
        <w:fldChar w:fldCharType="end"/>
      </w:r>
      <w:r>
        <w:t xml:space="preserve"> </w:t>
      </w:r>
      <w:r w:rsidR="00422AF5">
        <w:t xml:space="preserve">which measure the genetic relatedness between pairs of individuals. </w:t>
      </w:r>
      <w:r w:rsidR="00D12BC3">
        <w:t>We chose this genetic distance because it is considered a less</w:t>
      </w:r>
      <w:r w:rsidR="00D12BC3" w:rsidRPr="00F46AE1">
        <w:t xml:space="preserve"> biased estimator with low sampling variance</w:t>
      </w:r>
      <w:r w:rsidR="00D12BC3">
        <w:t xml:space="preserve"> </w:t>
      </w:r>
      <w:r w:rsidR="00D12BC3">
        <w:fldChar w:fldCharType="begin"/>
      </w:r>
      <w:r w:rsidR="00D12BC3">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D12BC3">
        <w:fldChar w:fldCharType="separate"/>
      </w:r>
      <w:r w:rsidR="00D12BC3" w:rsidRPr="00422AF5">
        <w:rPr>
          <w:rFonts w:cs="Times New Roman"/>
        </w:rPr>
        <w:t>(Vekemans and Hardy, 2004)</w:t>
      </w:r>
      <w:r w:rsidR="00D12BC3">
        <w:fldChar w:fldCharType="end"/>
      </w:r>
      <w:r w:rsidR="00D12BC3">
        <w:t xml:space="preserve">. </w:t>
      </w:r>
      <w:r w:rsidR="00422AF5">
        <w:t xml:space="preserve">The usual </w:t>
      </w:r>
      <w:r w:rsidR="00A2784D">
        <w:t>increasing</w:t>
      </w:r>
      <w:r w:rsidR="00422AF5">
        <w:t xml:space="preserve"> pattern of IBD is</w:t>
      </w:r>
      <w:r w:rsidR="007F6DB6">
        <w:t xml:space="preserve"> </w:t>
      </w:r>
      <w:r w:rsidR="00422AF5">
        <w:t xml:space="preserve">expected to be </w:t>
      </w:r>
      <w:r w:rsidR="00A2784D">
        <w:t>decreasing</w:t>
      </w:r>
      <w:r w:rsidR="00422AF5">
        <w:t xml:space="preserve"> one given that kinship is a similarity metric rather than a distance/dissimilarity metric</w:t>
      </w:r>
      <w:r>
        <w:t xml:space="preserve">. </w:t>
      </w:r>
      <w:r w:rsidR="00D12BC3">
        <w:t xml:space="preserve">Finally, to understand the scale at which genetic structure is shaped by dispersal we created a Mantel </w:t>
      </w:r>
      <w:proofErr w:type="spellStart"/>
      <w:r w:rsidR="00D12BC3">
        <w:t>correlogram</w:t>
      </w:r>
      <w:proofErr w:type="spellEnd"/>
      <w:r w:rsidR="00D12BC3">
        <w:t xml:space="preserve"> using </w:t>
      </w:r>
      <w:proofErr w:type="spellStart"/>
      <w:r w:rsidR="00D12BC3" w:rsidRPr="00A2784D">
        <w:t>Sturge’s</w:t>
      </w:r>
      <w:proofErr w:type="spellEnd"/>
      <w:r w:rsidR="00D12BC3" w:rsidRPr="00A2784D">
        <w:t xml:space="preserve"> rule to define distance classes</w:t>
      </w:r>
      <w:r w:rsidR="00D12BC3">
        <w:t xml:space="preserve"> and </w:t>
      </w:r>
      <w:r w:rsidR="00D12BC3" w:rsidRPr="00A2784D">
        <w:t>us</w:t>
      </w:r>
      <w:r w:rsidR="00D12BC3">
        <w:t>ed</w:t>
      </w:r>
      <w:r w:rsidR="00D12BC3" w:rsidRPr="00A2784D">
        <w:t xml:space="preserve"> a Monte Carlo procedure</w:t>
      </w:r>
      <w:r w:rsidR="00D12BC3">
        <w:t xml:space="preserve"> to test whether Mantel correlation </w:t>
      </w:r>
      <w:r w:rsidR="00D12BC3">
        <w:fldChar w:fldCharType="begin"/>
      </w:r>
      <w:r w:rsidR="00D12BC3">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00D12BC3">
        <w:fldChar w:fldCharType="separate"/>
      </w:r>
      <w:r w:rsidR="00D12BC3" w:rsidRPr="004366C6">
        <w:rPr>
          <w:rFonts w:cs="Times New Roman"/>
        </w:rPr>
        <w:t>(Mantel, 1967)</w:t>
      </w:r>
      <w:r w:rsidR="00D12BC3">
        <w:fldChar w:fldCharType="end"/>
      </w:r>
      <w:r w:rsidR="00D12BC3">
        <w:t xml:space="preserve"> values are significant. </w:t>
      </w:r>
      <w:r w:rsidR="00344274">
        <w:t>We used</w:t>
      </w:r>
      <w:r w:rsidR="006C5E5E">
        <w:t xml:space="preserve"> </w:t>
      </w:r>
      <w:r w:rsidR="00344274">
        <w:t xml:space="preserve">a progressive </w:t>
      </w:r>
      <w:r w:rsidR="0085182C">
        <w:fldChar w:fldCharType="begin"/>
      </w:r>
      <w:r w:rsidR="0085182C">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rsidR="0085182C">
        <w:fldChar w:fldCharType="separate"/>
      </w:r>
      <w:r w:rsidR="0085182C" w:rsidRPr="0085182C">
        <w:rPr>
          <w:rFonts w:cs="Times New Roman"/>
        </w:rPr>
        <w:t>(Legendre and Legendre, 2012)</w:t>
      </w:r>
      <w:r w:rsidR="0085182C">
        <w:fldChar w:fldCharType="end"/>
      </w:r>
      <w:r w:rsidR="0085182C">
        <w:t xml:space="preserve"> </w:t>
      </w:r>
      <w:r w:rsidR="00344274">
        <w:t>Holm correction for multiple testing for the Mantel correlograms, which is admittedly less conservative than other options</w:t>
      </w:r>
      <w:r w:rsidR="00B20F7A">
        <w:t>, giving us more chance of detecting spatial structure.</w:t>
      </w:r>
    </w:p>
    <w:p w14:paraId="5F38ABC4" w14:textId="7EC53B37" w:rsidR="00F46AE1" w:rsidRDefault="00F46AE1" w:rsidP="008F518D">
      <w:r>
        <w:t xml:space="preserve">Because IBD was so low for both species – slopes were not significantly different from </w:t>
      </w:r>
      <w:proofErr w:type="gramStart"/>
      <w:r>
        <w:t>0</w:t>
      </w:r>
      <w:proofErr w:type="gramEnd"/>
      <w:r>
        <w:t xml:space="preserve"> within study areas – we could not investigate isolation-by-resistance and the landscape genetics of those two species as was originally planned (Peterman, comm. </w:t>
      </w:r>
      <w:proofErr w:type="spellStart"/>
      <w:r>
        <w:t>pers</w:t>
      </w:r>
      <w:proofErr w:type="spellEnd"/>
      <w:r>
        <w:t xml:space="preserve"> 2022).</w:t>
      </w:r>
      <w:r w:rsidR="00E576FE">
        <w:t xml:space="preserve"> </w:t>
      </w:r>
    </w:p>
    <w:p w14:paraId="75969A2A" w14:textId="795E03C5" w:rsidR="00721524" w:rsidRPr="00721524" w:rsidRDefault="00B34036" w:rsidP="00721524">
      <w:pPr>
        <w:pStyle w:val="Heading1"/>
      </w:pPr>
      <w:r>
        <w:t>RESULTS</w:t>
      </w:r>
    </w:p>
    <w:p w14:paraId="3B964279" w14:textId="57F50F24" w:rsidR="004B144A" w:rsidRDefault="000071E4" w:rsidP="000071E4">
      <w:pPr>
        <w:pStyle w:val="Heading2"/>
        <w:numPr>
          <w:ilvl w:val="1"/>
          <w:numId w:val="1"/>
        </w:numPr>
      </w:pPr>
      <w:r>
        <w:t xml:space="preserve"> </w:t>
      </w:r>
      <w:proofErr w:type="gramStart"/>
      <w:r>
        <w:t>|  Genetic</w:t>
      </w:r>
      <w:proofErr w:type="gramEnd"/>
      <w:r>
        <w:t xml:space="preserve"> diversity</w:t>
      </w:r>
    </w:p>
    <w:p w14:paraId="01C6A463" w14:textId="64D54476" w:rsidR="00C507CE" w:rsidRDefault="00721524" w:rsidP="00517AC7">
      <w:r>
        <w:t xml:space="preserve">Prior to running genetic structure analyses, we decided to remove only loci </w:t>
      </w:r>
      <w:r w:rsidR="00EF54E7">
        <w:t>that</w:t>
      </w:r>
      <w:r>
        <w:t xml:space="preserve"> presented both linkage disequilibrium and extreme heterozygote deficiency, as well as a </w:t>
      </w:r>
      <w:r w:rsidRPr="002D46A5">
        <w:t>frequency of null alleles at a locus significantly differ</w:t>
      </w:r>
      <w:r>
        <w:t>ent</w:t>
      </w:r>
      <w:r w:rsidRPr="002D46A5">
        <w:t xml:space="preserve"> from zero</w:t>
      </w:r>
      <w:r>
        <w:t xml:space="preserve">. Therefore, we removed one locus from the </w:t>
      </w:r>
      <w:r>
        <w:rPr>
          <w:i/>
          <w:iCs/>
        </w:rPr>
        <w:t>S. pipiens</w:t>
      </w:r>
      <w:r>
        <w:t xml:space="preserve"> dataset (Spp141).</w:t>
      </w:r>
    </w:p>
    <w:p w14:paraId="4EE0F405" w14:textId="484243A9" w:rsidR="00DA6784" w:rsidRPr="00C40BEA" w:rsidRDefault="00DA6784" w:rsidP="00517AC7">
      <w:r w:rsidRPr="00DA6784">
        <w:t>Average expected and observed heterozygosity w</w:t>
      </w:r>
      <w:r w:rsidR="00C507CE">
        <w:t>ere rather high both species (</w:t>
      </w:r>
      <w:r w:rsidR="00F76287">
        <w:t xml:space="preserve">0.61 and 0.57 for </w:t>
      </w:r>
      <w:r w:rsidR="00F76287">
        <w:rPr>
          <w:i/>
          <w:iCs/>
        </w:rPr>
        <w:t>S. pipiens</w:t>
      </w:r>
      <w:r w:rsidR="00F76287">
        <w:t xml:space="preserve">; </w:t>
      </w:r>
      <w:r w:rsidR="00387FFD" w:rsidRPr="00387FFD">
        <w:t>0.49</w:t>
      </w:r>
      <w:r w:rsidR="00F76287">
        <w:t xml:space="preserve"> and </w:t>
      </w:r>
      <w:r w:rsidR="00387FFD">
        <w:t>0.46</w:t>
      </w:r>
      <w:r w:rsidR="00F76287">
        <w:t xml:space="preserve"> for </w:t>
      </w:r>
      <w:r w:rsidR="00F76287">
        <w:rPr>
          <w:i/>
          <w:iCs/>
        </w:rPr>
        <w:t>M. florea</w:t>
      </w:r>
      <w:r w:rsidR="00F76287">
        <w:t xml:space="preserve">). </w:t>
      </w:r>
      <w:r w:rsidR="00387FFD">
        <w:t>For</w:t>
      </w:r>
      <w:r w:rsidR="00F76287">
        <w:t xml:space="preserve"> </w:t>
      </w:r>
      <w:r w:rsidR="00F76287">
        <w:rPr>
          <w:i/>
          <w:iCs/>
        </w:rPr>
        <w:t xml:space="preserve">S. </w:t>
      </w:r>
      <w:r w:rsidR="00F76287" w:rsidRPr="00F76287">
        <w:t>pipiens</w:t>
      </w:r>
      <w:r w:rsidR="00F76287">
        <w:t>, o</w:t>
      </w:r>
      <w:r w:rsidR="00F76287" w:rsidRPr="00F76287">
        <w:t>verall</w:t>
      </w:r>
      <w:r w:rsidR="00F76287">
        <w:t xml:space="preserve"> </w:t>
      </w:r>
      <w:r w:rsidR="00F76287" w:rsidRPr="00F76287">
        <w:rPr>
          <w:i/>
          <w:iCs/>
        </w:rPr>
        <w:t>F</w:t>
      </w:r>
      <w:r w:rsidR="00F76287" w:rsidRPr="00F76287">
        <w:rPr>
          <w:i/>
          <w:iCs/>
          <w:vertAlign w:val="subscript"/>
        </w:rPr>
        <w:t>ST</w:t>
      </w:r>
      <w:r w:rsidR="00F76287">
        <w:t xml:space="preserve"> was very low (0.0017 [95%CI </w:t>
      </w:r>
      <w:r w:rsidR="00F76287" w:rsidRPr="00F76287">
        <w:t>-0.0001</w:t>
      </w:r>
      <w:r w:rsidR="00F76287">
        <w:t xml:space="preserve">; </w:t>
      </w:r>
      <w:r w:rsidR="00F76287" w:rsidRPr="00F76287">
        <w:t>0.0055</w:t>
      </w:r>
      <w:r w:rsidR="00F76287">
        <w:t xml:space="preserve">]) with a larger part of the genetic variation being captured by within </w:t>
      </w:r>
      <w:r w:rsidR="00F76287">
        <w:lastRenderedPageBreak/>
        <w:t>population variation (</w:t>
      </w:r>
      <w:r w:rsidR="00F76287" w:rsidRPr="00F76287">
        <w:rPr>
          <w:i/>
          <w:iCs/>
        </w:rPr>
        <w:t>F</w:t>
      </w:r>
      <w:r w:rsidR="00F76287">
        <w:rPr>
          <w:i/>
          <w:iCs/>
          <w:vertAlign w:val="subscript"/>
        </w:rPr>
        <w:t>IS</w:t>
      </w:r>
      <w:r w:rsidR="00F76287">
        <w:rPr>
          <w:iCs/>
          <w:vertAlign w:val="subscript"/>
        </w:rPr>
        <w:t xml:space="preserve"> </w:t>
      </w:r>
      <w:r w:rsidR="00F76287">
        <w:t xml:space="preserve">= </w:t>
      </w:r>
      <w:r w:rsidR="00F76287" w:rsidRPr="00F76287">
        <w:t xml:space="preserve">0.0609 </w:t>
      </w:r>
      <w:r w:rsidR="00F76287">
        <w:t xml:space="preserve">[95%CI </w:t>
      </w:r>
      <w:r w:rsidR="00387FFD" w:rsidRPr="00387FFD">
        <w:t>0.0312</w:t>
      </w:r>
      <w:r w:rsidR="00F76287">
        <w:t xml:space="preserve">; </w:t>
      </w:r>
      <w:r w:rsidR="00387FFD" w:rsidRPr="00387FFD">
        <w:t>0.0937</w:t>
      </w:r>
      <w:r w:rsidR="0002780C">
        <w:t>]).</w:t>
      </w:r>
      <w:r w:rsidR="00C40BEA">
        <w:t xml:space="preserve"> For </w:t>
      </w:r>
      <w:r w:rsidR="00C40BEA" w:rsidRPr="00C40BEA">
        <w:rPr>
          <w:i/>
          <w:iCs/>
        </w:rPr>
        <w:t>M. florea</w:t>
      </w:r>
      <w:r w:rsidR="00C40BEA">
        <w:t>, o</w:t>
      </w:r>
      <w:r w:rsidR="00C40BEA" w:rsidRPr="00F76287">
        <w:t>verall</w:t>
      </w:r>
      <w:r w:rsidR="00C40BEA">
        <w:t xml:space="preserve"> </w:t>
      </w:r>
      <w:r w:rsidR="00C40BEA" w:rsidRPr="00F76287">
        <w:rPr>
          <w:i/>
          <w:iCs/>
        </w:rPr>
        <w:t>F</w:t>
      </w:r>
      <w:r w:rsidR="00C40BEA" w:rsidRPr="00F76287">
        <w:rPr>
          <w:i/>
          <w:iCs/>
          <w:vertAlign w:val="subscript"/>
        </w:rPr>
        <w:t>ST</w:t>
      </w:r>
      <w:r w:rsidR="00C40BEA">
        <w:t xml:space="preserve"> was </w:t>
      </w:r>
      <w:r w:rsidR="00D46B2A">
        <w:t>even</w:t>
      </w:r>
      <w:r w:rsidR="00C40BEA">
        <w:t xml:space="preserve"> low</w:t>
      </w:r>
      <w:r w:rsidR="00D46B2A">
        <w:t>er</w:t>
      </w:r>
      <w:r w:rsidR="00C40BEA">
        <w:t xml:space="preserve"> (</w:t>
      </w:r>
      <w:r w:rsidR="00D46B2A" w:rsidRPr="00D46B2A">
        <w:t xml:space="preserve">0.0009 </w:t>
      </w:r>
      <w:r w:rsidR="00C40BEA">
        <w:t xml:space="preserve">[95%CI </w:t>
      </w:r>
      <w:r w:rsidR="00C40BEA" w:rsidRPr="00F76287">
        <w:t>0.0001</w:t>
      </w:r>
      <w:r w:rsidR="00C40BEA">
        <w:t xml:space="preserve">; </w:t>
      </w:r>
      <w:r w:rsidR="00C40BEA" w:rsidRPr="00F76287">
        <w:t>0.00</w:t>
      </w:r>
      <w:r w:rsidR="00D46B2A">
        <w:t>29</w:t>
      </w:r>
      <w:r w:rsidR="00C40BEA">
        <w:t>]) with</w:t>
      </w:r>
      <w:r w:rsidR="00170453">
        <w:t>, again,</w:t>
      </w:r>
      <w:r w:rsidR="00C40BEA">
        <w:t xml:space="preserve"> a larger part of the genetic variation being captured by within population variation (</w:t>
      </w:r>
      <w:r w:rsidR="00C40BEA" w:rsidRPr="00F76287">
        <w:rPr>
          <w:i/>
          <w:iCs/>
        </w:rPr>
        <w:t>F</w:t>
      </w:r>
      <w:r w:rsidR="00C40BEA">
        <w:rPr>
          <w:i/>
          <w:iCs/>
          <w:vertAlign w:val="subscript"/>
        </w:rPr>
        <w:t>IS</w:t>
      </w:r>
      <w:r w:rsidR="00C40BEA">
        <w:rPr>
          <w:iCs/>
          <w:vertAlign w:val="subscript"/>
        </w:rPr>
        <w:t xml:space="preserve"> </w:t>
      </w:r>
      <w:r w:rsidR="00C40BEA">
        <w:t xml:space="preserve">= </w:t>
      </w:r>
      <w:r w:rsidR="00170453" w:rsidRPr="00170453">
        <w:t xml:space="preserve">0.0717 </w:t>
      </w:r>
      <w:r w:rsidR="00C40BEA">
        <w:t xml:space="preserve">[95%CI </w:t>
      </w:r>
      <w:r w:rsidR="00C40BEA" w:rsidRPr="00387FFD">
        <w:t>0.0</w:t>
      </w:r>
      <w:r w:rsidR="00170453">
        <w:t>410</w:t>
      </w:r>
      <w:r w:rsidR="00C40BEA">
        <w:t xml:space="preserve">; </w:t>
      </w:r>
      <w:r w:rsidR="00C40BEA" w:rsidRPr="00387FFD">
        <w:t>0.</w:t>
      </w:r>
      <w:r w:rsidR="00170453">
        <w:t>1134</w:t>
      </w:r>
      <w:r w:rsidR="00C40BEA">
        <w:t xml:space="preserve">]). Consequently, pairwise population differentiation was very low between </w:t>
      </w:r>
      <w:r w:rsidR="00170453">
        <w:t xml:space="preserve">our two </w:t>
      </w:r>
      <w:r w:rsidR="00C40BEA">
        <w:t>study areas</w:t>
      </w:r>
      <w:r w:rsidR="00170453">
        <w:t>.</w:t>
      </w:r>
    </w:p>
    <w:p w14:paraId="0FF7918D" w14:textId="084CC603" w:rsidR="000071E4" w:rsidRDefault="004B144A" w:rsidP="000071E4">
      <w:pPr>
        <w:pStyle w:val="Heading2"/>
        <w:numPr>
          <w:ilvl w:val="1"/>
          <w:numId w:val="1"/>
        </w:numPr>
      </w:pPr>
      <w:proofErr w:type="gramStart"/>
      <w:r>
        <w:t>|</w:t>
      </w:r>
      <w:r w:rsidR="000071E4">
        <w:t xml:space="preserve"> </w:t>
      </w:r>
      <w:r w:rsidR="0075181F">
        <w:t xml:space="preserve"> </w:t>
      </w:r>
      <w:r>
        <w:t>C</w:t>
      </w:r>
      <w:r w:rsidR="000071E4">
        <w:t>lustering</w:t>
      </w:r>
      <w:proofErr w:type="gramEnd"/>
      <w:r w:rsidR="000071E4">
        <w:t xml:space="preserve"> and isolation-by-distance</w:t>
      </w:r>
    </w:p>
    <w:p w14:paraId="2ACCA658" w14:textId="06024186" w:rsidR="00E576FE" w:rsidRDefault="002040A9" w:rsidP="002040A9">
      <w:r w:rsidRPr="002040A9">
        <w:t>Bayesian ancestry inference</w:t>
      </w:r>
      <w:r>
        <w:t xml:space="preserve"> using STRUCTURE </w:t>
      </w:r>
      <w:r w:rsidR="00E30521">
        <w:t>did not conclusively support a certain number of clusters</w:t>
      </w:r>
      <w:r w:rsidR="009D20B1">
        <w:t xml:space="preserve"> for either species.</w:t>
      </w:r>
      <w:r w:rsidR="00E30521">
        <w:t xml:space="preserve"> </w:t>
      </w:r>
      <w:r w:rsidR="009D20B1">
        <w:t>D</w:t>
      </w:r>
      <w:r w:rsidR="00E30521">
        <w:t xml:space="preserve">ifferent approaches to choose </w:t>
      </w:r>
      <w:r w:rsidR="00E30521">
        <w:rPr>
          <w:i/>
          <w:iCs/>
        </w:rPr>
        <w:t xml:space="preserve">K </w:t>
      </w:r>
      <w:r>
        <w:t>generally support</w:t>
      </w:r>
      <w:r w:rsidR="00084FC3">
        <w:t>ed</w:t>
      </w:r>
      <w:r>
        <w:t xml:space="preserve"> </w:t>
      </w:r>
      <w:r w:rsidR="009D20B1">
        <w:rPr>
          <w:i/>
          <w:iCs/>
        </w:rPr>
        <w:t>K</w:t>
      </w:r>
      <w:r>
        <w:t>=</w:t>
      </w:r>
      <w:proofErr w:type="gramStart"/>
      <w:r>
        <w:t>2</w:t>
      </w:r>
      <w:proofErr w:type="gramEnd"/>
      <w:r>
        <w:t xml:space="preserve"> for </w:t>
      </w:r>
      <w:r w:rsidR="009D20B1">
        <w:rPr>
          <w:i/>
          <w:iCs/>
        </w:rPr>
        <w:t>S. pipiens</w:t>
      </w:r>
      <w:r w:rsidR="009D20B1">
        <w:t xml:space="preserve"> (one metric chose </w:t>
      </w:r>
      <w:r w:rsidR="009D20B1">
        <w:rPr>
          <w:i/>
          <w:iCs/>
        </w:rPr>
        <w:t>K</w:t>
      </w:r>
      <w:r w:rsidR="009D20B1">
        <w:t xml:space="preserve">=6; Table 1) whereas one to three clusters were selected for </w:t>
      </w:r>
      <w:r w:rsidR="009D20B1">
        <w:rPr>
          <w:i/>
          <w:iCs/>
        </w:rPr>
        <w:t>M. florea</w:t>
      </w:r>
      <w:r w:rsidR="009D20B1">
        <w:t>.</w:t>
      </w:r>
      <w:r>
        <w:t xml:space="preserve"> </w:t>
      </w:r>
      <w:r w:rsidR="009D20B1">
        <w:t>Importantly, i</w:t>
      </w:r>
      <w:r w:rsidR="00186566">
        <w:t>nferred clusters were</w:t>
      </w:r>
      <w:r w:rsidR="009D20B1">
        <w:t xml:space="preserve"> </w:t>
      </w:r>
      <w:r w:rsidR="00186566">
        <w:t xml:space="preserve">not geographically meaningful </w:t>
      </w:r>
      <w:r w:rsidR="009D20B1">
        <w:t xml:space="preserve">at all, </w:t>
      </w:r>
      <w:r w:rsidR="00186566">
        <w:t xml:space="preserve">with extreme genetic mixing as almost all individuals assign to both clusters with the second one representing </w:t>
      </w:r>
      <w:r w:rsidR="009D20B1">
        <w:t xml:space="preserve">only </w:t>
      </w:r>
      <w:r w:rsidR="00186566">
        <w:t xml:space="preserve">a minor fraction of the genetic variation </w:t>
      </w:r>
      <w:r w:rsidR="00F053CB">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p>
    <w:p w14:paraId="638F9EFF" w14:textId="0BF04125" w:rsidR="002B01EC" w:rsidRDefault="008E1916" w:rsidP="002B01EC">
      <w:r>
        <w:rPr>
          <w:i/>
        </w:rPr>
        <w:t xml:space="preserve">De </w:t>
      </w:r>
      <w:r w:rsidRPr="008E1916">
        <w:t>novo</w:t>
      </w:r>
      <w:r>
        <w:t xml:space="preserve"> </w:t>
      </w:r>
      <w:r w:rsidR="00E576FE" w:rsidRPr="008E1916">
        <w:t>DAPC</w:t>
      </w:r>
      <w:r w:rsidR="00E576FE">
        <w:t xml:space="preserve"> analyses </w:t>
      </w:r>
      <w:r>
        <w:t xml:space="preserve">selected </w:t>
      </w:r>
      <w:r>
        <w:rPr>
          <w:i/>
        </w:rPr>
        <w:t>K</w:t>
      </w:r>
      <w:r>
        <w:t>=3 in 62% of runs</w:t>
      </w:r>
      <w:r w:rsidR="009E7585">
        <w:t xml:space="preserve"> for </w:t>
      </w:r>
      <w:r w:rsidR="009E7585">
        <w:rPr>
          <w:i/>
        </w:rPr>
        <w:t xml:space="preserve">S. </w:t>
      </w:r>
      <w:proofErr w:type="spellStart"/>
      <w:r w:rsidR="009E7585">
        <w:rPr>
          <w:i/>
        </w:rPr>
        <w:t>pipiens</w:t>
      </w:r>
      <w:proofErr w:type="spellEnd"/>
      <w:r w:rsidR="009E7585">
        <w:t xml:space="preserve">, and </w:t>
      </w:r>
      <w:r w:rsidR="009E7585">
        <w:rPr>
          <w:i/>
        </w:rPr>
        <w:t>K</w:t>
      </w:r>
      <w:r w:rsidR="009E7585">
        <w:t>=</w:t>
      </w:r>
      <w:r w:rsidR="00EE0E59">
        <w:t>6</w:t>
      </w:r>
      <w:r w:rsidR="009E7585">
        <w:t xml:space="preserve"> in </w:t>
      </w:r>
      <w:r w:rsidR="00EE0E59">
        <w:t>15</w:t>
      </w:r>
      <w:r w:rsidR="009E7585">
        <w:t xml:space="preserve">% of runs for </w:t>
      </w:r>
      <w:r w:rsidR="009E7585">
        <w:rPr>
          <w:i/>
        </w:rPr>
        <w:t xml:space="preserve">M. </w:t>
      </w:r>
      <w:proofErr w:type="spellStart"/>
      <w:r w:rsidR="009E7585">
        <w:rPr>
          <w:i/>
        </w:rPr>
        <w:t>florea</w:t>
      </w:r>
      <w:proofErr w:type="spellEnd"/>
      <w:r w:rsidR="00EE0E59">
        <w:t xml:space="preserve">, </w:t>
      </w:r>
      <w:r w:rsidR="00EE0E59">
        <w:t>which no other number of clusters reaching 15% of runs</w:t>
      </w:r>
      <w:r w:rsidR="00E576FE">
        <w:t xml:space="preserve">. The best number of clusters for both species was not obvious </w:t>
      </w:r>
      <w:r w:rsidR="00D13265">
        <w:t xml:space="preserve">from the BIC value graph </w:t>
      </w:r>
      <w:r w:rsidR="002B01EC">
        <w:t xml:space="preserve">given a gradual decline without </w:t>
      </w:r>
      <w:r w:rsidR="00174ED3">
        <w:t xml:space="preserve">a very sharp </w:t>
      </w:r>
      <w:r w:rsidR="002B01EC">
        <w:t xml:space="preserve">turning point </w:t>
      </w:r>
      <w:r w:rsidR="00174ED3">
        <w:t>(Sup. Mat. 1</w:t>
      </w:r>
      <w:r w:rsidR="00D84E1C">
        <w:t>). 22</w:t>
      </w:r>
      <w:r w:rsidR="002B01EC">
        <w:t xml:space="preserve"> </w:t>
      </w:r>
      <w:r w:rsidR="00D84E1C">
        <w:t>and 21</w:t>
      </w:r>
      <w:r w:rsidR="005C10E1">
        <w:t xml:space="preserve"> </w:t>
      </w:r>
      <w:r w:rsidR="002B01EC">
        <w:t xml:space="preserve">PCA axes </w:t>
      </w:r>
      <w:r w:rsidR="008A7189">
        <w:t xml:space="preserve">were found to be the number of axes achieving both the highest success and the lowest </w:t>
      </w:r>
      <w:r w:rsidR="008A7189" w:rsidRPr="004E1993">
        <w:t>mean squared error</w:t>
      </w:r>
      <w:r w:rsidR="008A7189">
        <w:t xml:space="preserve"> for </w:t>
      </w:r>
      <w:r w:rsidR="008A7189">
        <w:rPr>
          <w:i/>
          <w:iCs/>
        </w:rPr>
        <w:t xml:space="preserve">S. </w:t>
      </w:r>
      <w:proofErr w:type="spellStart"/>
      <w:r w:rsidR="008A7189">
        <w:rPr>
          <w:i/>
          <w:iCs/>
        </w:rPr>
        <w:t>pipiens</w:t>
      </w:r>
      <w:proofErr w:type="spellEnd"/>
      <w:r w:rsidR="008A7189">
        <w:t xml:space="preserve"> and </w:t>
      </w:r>
      <w:r w:rsidR="008A7189">
        <w:rPr>
          <w:i/>
        </w:rPr>
        <w:t xml:space="preserve">M. </w:t>
      </w:r>
      <w:proofErr w:type="spellStart"/>
      <w:r w:rsidR="008A7189">
        <w:rPr>
          <w:i/>
        </w:rPr>
        <w:t>florea</w:t>
      </w:r>
      <w:proofErr w:type="spellEnd"/>
      <w:r w:rsidR="00442A50">
        <w:rPr>
          <w:i/>
        </w:rPr>
        <w:t>, respectively</w:t>
      </w:r>
      <w:r w:rsidR="002B01EC">
        <w:rPr>
          <w:iCs/>
        </w:rPr>
        <w:t>.</w:t>
      </w:r>
      <w:r w:rsidR="00E03377">
        <w:rPr>
          <w:iCs/>
        </w:rPr>
        <w:t xml:space="preserve"> In both species, DAPC-based classifiers performed much better than random chance</w:t>
      </w:r>
      <w:r w:rsidR="005C10E1">
        <w:rPr>
          <w:iCs/>
        </w:rPr>
        <w:t xml:space="preserve"> </w:t>
      </w:r>
      <w:r w:rsidR="005C10E1">
        <w:rPr>
          <w:iCs/>
        </w:rPr>
        <w:t xml:space="preserve">(Sup. Fig. </w:t>
      </w:r>
      <w:r w:rsidR="0038482E">
        <w:rPr>
          <w:iCs/>
        </w:rPr>
        <w:t>2</w:t>
      </w:r>
      <w:r w:rsidR="005C10E1">
        <w:rPr>
          <w:iCs/>
        </w:rPr>
        <w:t>)</w:t>
      </w:r>
      <w:r w:rsidR="005C10E1">
        <w:rPr>
          <w:iCs/>
        </w:rPr>
        <w:t xml:space="preserve"> with successes of </w:t>
      </w:r>
      <w:r w:rsidR="005C10E1">
        <w:rPr>
          <w:iCs/>
        </w:rPr>
        <w:t>99.9%</w:t>
      </w:r>
      <w:r w:rsidR="0021505B">
        <w:rPr>
          <w:iCs/>
        </w:rPr>
        <w:t xml:space="preserve"> and 92.8%</w:t>
      </w:r>
      <w:r w:rsidR="005C10E1">
        <w:rPr>
          <w:iCs/>
        </w:rPr>
        <w:t xml:space="preserve">, and </w:t>
      </w:r>
      <w:r w:rsidR="0021505B">
        <w:rPr>
          <w:iCs/>
        </w:rPr>
        <w:t xml:space="preserve">root </w:t>
      </w:r>
      <w:r w:rsidR="005C10E1">
        <w:rPr>
          <w:iCs/>
        </w:rPr>
        <w:t xml:space="preserve">mean squared errors of </w:t>
      </w:r>
      <w:r w:rsidR="005C10E1">
        <w:rPr>
          <w:iCs/>
        </w:rPr>
        <w:t>0.0025</w:t>
      </w:r>
      <w:r w:rsidR="005C10E1">
        <w:rPr>
          <w:iCs/>
        </w:rPr>
        <w:t xml:space="preserve"> and </w:t>
      </w:r>
      <w:r w:rsidR="0021505B" w:rsidRPr="0021505B">
        <w:rPr>
          <w:iCs/>
        </w:rPr>
        <w:t>0.076</w:t>
      </w:r>
      <w:r w:rsidR="0038482E">
        <w:rPr>
          <w:iCs/>
        </w:rPr>
        <w:t xml:space="preserve"> for </w:t>
      </w:r>
      <w:r w:rsidR="0038482E">
        <w:rPr>
          <w:i/>
          <w:iCs/>
        </w:rPr>
        <w:t xml:space="preserve">S. </w:t>
      </w:r>
      <w:proofErr w:type="spellStart"/>
      <w:r w:rsidR="0038482E">
        <w:rPr>
          <w:i/>
          <w:iCs/>
        </w:rPr>
        <w:t>pipiens</w:t>
      </w:r>
      <w:proofErr w:type="spellEnd"/>
      <w:r w:rsidR="0038482E">
        <w:rPr>
          <w:iCs/>
        </w:rPr>
        <w:t xml:space="preserve"> and </w:t>
      </w:r>
      <w:r w:rsidR="0038482E">
        <w:rPr>
          <w:i/>
          <w:iCs/>
        </w:rPr>
        <w:t xml:space="preserve">M. </w:t>
      </w:r>
      <w:proofErr w:type="spellStart"/>
      <w:r w:rsidR="0038482E">
        <w:rPr>
          <w:i/>
          <w:iCs/>
        </w:rPr>
        <w:t>florea</w:t>
      </w:r>
      <w:proofErr w:type="spellEnd"/>
      <w:r w:rsidR="0038482E">
        <w:rPr>
          <w:iCs/>
        </w:rPr>
        <w:t>, respectively</w:t>
      </w:r>
      <w:r w:rsidR="00E03377">
        <w:rPr>
          <w:iCs/>
        </w:rPr>
        <w:t>.</w:t>
      </w:r>
    </w:p>
    <w:p w14:paraId="30A61732" w14:textId="76C62719" w:rsidR="006A2B5C" w:rsidRDefault="00D13265" w:rsidP="002040A9">
      <w:r>
        <w:t xml:space="preserve">The single discrimination functions (responsible to distinguish clusters) for </w:t>
      </w:r>
      <w:r>
        <w:rPr>
          <w:i/>
        </w:rPr>
        <w:t>a priori</w:t>
      </w:r>
      <w:r>
        <w:t xml:space="preserve"> DAPC</w:t>
      </w:r>
      <w:r w:rsidR="00E576FE">
        <w:t xml:space="preserve"> </w:t>
      </w:r>
      <w:r>
        <w:t>showed a lot of overlap for both species (Fig. 3</w:t>
      </w:r>
      <w:r w:rsidR="00E576FE">
        <w:t xml:space="preserve">). </w:t>
      </w:r>
      <w:r w:rsidR="004E1993">
        <w:t>50</w:t>
      </w:r>
      <w:r w:rsidR="00E576FE">
        <w:t xml:space="preserve"> </w:t>
      </w:r>
      <w:r w:rsidR="008C444A">
        <w:t>and 83 PCA axes were</w:t>
      </w:r>
      <w:r w:rsidR="00E576FE">
        <w:t xml:space="preserve"> found to be the </w:t>
      </w:r>
      <w:r w:rsidR="004E1993">
        <w:t xml:space="preserve">number of axes achieving both the highest success and the lowest </w:t>
      </w:r>
      <w:r w:rsidR="004E1993" w:rsidRPr="004E1993">
        <w:t>mean squared error</w:t>
      </w:r>
      <w:r w:rsidR="004E1993">
        <w:t xml:space="preserve"> </w:t>
      </w:r>
      <w:r w:rsidR="00E576FE">
        <w:t xml:space="preserve">for </w:t>
      </w:r>
      <w:r w:rsidR="00E576FE">
        <w:rPr>
          <w:i/>
          <w:iCs/>
        </w:rPr>
        <w:t xml:space="preserve">S. </w:t>
      </w:r>
      <w:proofErr w:type="spellStart"/>
      <w:r w:rsidR="00E576FE">
        <w:rPr>
          <w:i/>
          <w:iCs/>
        </w:rPr>
        <w:t>pipiens</w:t>
      </w:r>
      <w:proofErr w:type="spellEnd"/>
      <w:r w:rsidR="008C444A">
        <w:t xml:space="preserve"> and </w:t>
      </w:r>
      <w:r w:rsidR="008C444A">
        <w:rPr>
          <w:i/>
        </w:rPr>
        <w:t xml:space="preserve">M. </w:t>
      </w:r>
      <w:proofErr w:type="spellStart"/>
      <w:r w:rsidR="008C444A">
        <w:rPr>
          <w:i/>
        </w:rPr>
        <w:t>florea</w:t>
      </w:r>
      <w:proofErr w:type="spellEnd"/>
      <w:r w:rsidR="008C444A">
        <w:t>, respectively.</w:t>
      </w:r>
      <w:r w:rsidR="00167856" w:rsidRPr="00167856">
        <w:rPr>
          <w:iCs/>
          <w:color w:val="FF0000"/>
        </w:rPr>
        <w:t xml:space="preserve"> </w:t>
      </w:r>
      <w:r w:rsidR="008C163B">
        <w:rPr>
          <w:i/>
        </w:rPr>
        <w:t>A priori</w:t>
      </w:r>
      <w:r w:rsidR="008C163B">
        <w:t xml:space="preserve"> grouping individuals by their geographic origin (i.e., Cologne and Luxembourg) performed very poorly</w:t>
      </w:r>
      <w:r w:rsidR="00AC300B">
        <w:t xml:space="preserve"> across species. Indeed, cross-validation results showed that a classifier based on DAPC, even after a-score optimization, did not reach a high precision (</w:t>
      </w:r>
      <w:r w:rsidR="00AC300B" w:rsidRPr="000C0D9C">
        <w:t>56</w:t>
      </w:r>
      <w:r w:rsidR="00AC300B">
        <w:t>.</w:t>
      </w:r>
      <w:r w:rsidR="00AC300B" w:rsidRPr="000C0D9C">
        <w:t>97</w:t>
      </w:r>
      <w:r w:rsidR="00AC300B">
        <w:t xml:space="preserve">% for </w:t>
      </w:r>
      <w:r w:rsidR="00AC300B">
        <w:rPr>
          <w:i/>
        </w:rPr>
        <w:t xml:space="preserve">S. </w:t>
      </w:r>
      <w:proofErr w:type="spellStart"/>
      <w:r w:rsidR="00AC300B">
        <w:rPr>
          <w:i/>
        </w:rPr>
        <w:t>pipiens</w:t>
      </w:r>
      <w:proofErr w:type="spellEnd"/>
      <w:r w:rsidR="00AC300B">
        <w:t xml:space="preserve"> and </w:t>
      </w:r>
      <w:r w:rsidR="00442A50">
        <w:t>55.91%</w:t>
      </w:r>
      <w:r w:rsidR="00AC300B">
        <w:t xml:space="preserve"> for </w:t>
      </w:r>
      <w:r w:rsidR="00AC300B">
        <w:rPr>
          <w:i/>
        </w:rPr>
        <w:t xml:space="preserve">M. </w:t>
      </w:r>
      <w:proofErr w:type="spellStart"/>
      <w:r w:rsidR="00AC300B">
        <w:rPr>
          <w:i/>
        </w:rPr>
        <w:t>florea</w:t>
      </w:r>
      <w:proofErr w:type="spellEnd"/>
      <w:r w:rsidR="00AC300B">
        <w:t>), partially overlapping with the success of a random chance classifier</w:t>
      </w:r>
      <w:r w:rsidR="0071552B">
        <w:t xml:space="preserve"> (Sup. Fig. 2</w:t>
      </w:r>
      <w:r w:rsidR="00E56A2D">
        <w:t>)</w:t>
      </w:r>
      <w:r w:rsidR="00AC300B">
        <w:t xml:space="preserve">. </w:t>
      </w:r>
      <w:r w:rsidR="00101757">
        <w:br/>
      </w:r>
      <w:r w:rsidR="00101757">
        <w:lastRenderedPageBreak/>
        <w:br/>
        <w:t xml:space="preserve">Regarding </w:t>
      </w:r>
      <w:r w:rsidR="00101757">
        <w:rPr>
          <w:i/>
          <w:iCs/>
        </w:rPr>
        <w:t xml:space="preserve">S. </w:t>
      </w:r>
      <w:proofErr w:type="spellStart"/>
      <w:r w:rsidR="00101757" w:rsidRPr="004366C6">
        <w:t>pipiens</w:t>
      </w:r>
      <w:proofErr w:type="spellEnd"/>
      <w:r w:rsidR="00101757">
        <w:t>, w</w:t>
      </w:r>
      <w:r w:rsidR="00101757" w:rsidRPr="004366C6">
        <w:t>hile</w:t>
      </w:r>
      <w:r w:rsidR="00101757">
        <w:t xml:space="preserve"> there is significant IBD between study areas when using the whole dataset, it is very low and has negl</w:t>
      </w:r>
      <w:r w:rsidR="00866DF0">
        <w:t>igible</w:t>
      </w:r>
      <w:r w:rsidR="00101757">
        <w:t xml:space="preserve"> explanatory power (estimate = -0.0005; p-value &lt;</w:t>
      </w:r>
      <w:r w:rsidR="00101757" w:rsidRPr="004366C6">
        <w:t xml:space="preserve"> 2e-16</w:t>
      </w:r>
      <w:r w:rsidR="00101757">
        <w:t>; adjusted R</w:t>
      </w:r>
      <w:r w:rsidR="00101757">
        <w:rPr>
          <w:vertAlign w:val="superscript"/>
        </w:rPr>
        <w:t xml:space="preserve">2 </w:t>
      </w:r>
      <w:r w:rsidR="00101757">
        <w:t>=</w:t>
      </w:r>
      <w:r w:rsidR="00101757" w:rsidRPr="004366C6">
        <w:t xml:space="preserve"> </w:t>
      </w:r>
      <w:r w:rsidR="00101757">
        <w:t>7</w:t>
      </w:r>
      <w:r w:rsidR="00101757" w:rsidRPr="004366C6">
        <w:t>e-05</w:t>
      </w:r>
      <w:r w:rsidR="00101757">
        <w:t xml:space="preserve">). There is no IBD within study areas (Cologne: estimate = </w:t>
      </w:r>
      <w:r w:rsidR="00101757" w:rsidRPr="004366C6">
        <w:t>-0.0000</w:t>
      </w:r>
      <w:r w:rsidR="00101757">
        <w:t>4; p-value = 0.87; adjusted R</w:t>
      </w:r>
      <w:r w:rsidR="00101757">
        <w:rPr>
          <w:vertAlign w:val="superscript"/>
        </w:rPr>
        <w:t xml:space="preserve">2 </w:t>
      </w:r>
      <w:r w:rsidR="00101757">
        <w:t>=</w:t>
      </w:r>
      <w:r w:rsidR="00101757" w:rsidRPr="004366C6">
        <w:t xml:space="preserve"> </w:t>
      </w:r>
      <w:r w:rsidR="00101757">
        <w:t>-3</w:t>
      </w:r>
      <w:r w:rsidR="00101757" w:rsidRPr="004366C6">
        <w:t>e-0</w:t>
      </w:r>
      <w:r w:rsidR="00101757">
        <w:t xml:space="preserve">6; Luxembourg: estimate = </w:t>
      </w:r>
      <w:r w:rsidR="00101757" w:rsidRPr="004366C6">
        <w:t>0.0001</w:t>
      </w:r>
      <w:r w:rsidR="00101757">
        <w:t>; p-value = 0.53; adjusted R</w:t>
      </w:r>
      <w:r w:rsidR="00101757">
        <w:rPr>
          <w:vertAlign w:val="superscript"/>
        </w:rPr>
        <w:t xml:space="preserve">2 </w:t>
      </w:r>
      <w:r w:rsidR="00101757">
        <w:t>=</w:t>
      </w:r>
      <w:r w:rsidR="00101757" w:rsidRPr="004366C6">
        <w:t xml:space="preserve"> </w:t>
      </w:r>
      <w:r w:rsidR="00101757">
        <w:t>-8</w:t>
      </w:r>
      <w:r w:rsidR="00101757" w:rsidRPr="004366C6">
        <w:t>e-0</w:t>
      </w:r>
      <w:r w:rsidR="00101757">
        <w:t>7). Mantel tests showed very similar results with no sign of IBD within study areas and an extremely low value when using the whole dataset. Mantel correlograms did not show a significant correlation in any distance classes within or between study areas</w:t>
      </w:r>
      <w:r w:rsidR="00D12BC3">
        <w:t xml:space="preserve"> (all p-values &gt; 0.4)</w:t>
      </w:r>
      <w:r w:rsidR="00101757">
        <w:t>.</w:t>
      </w:r>
    </w:p>
    <w:p w14:paraId="2AD6EF9B" w14:textId="1DE04425" w:rsidR="00E95D31" w:rsidRDefault="00E95D31" w:rsidP="002040A9">
      <w:r>
        <w:t xml:space="preserve">Regarding </w:t>
      </w:r>
      <w:r>
        <w:rPr>
          <w:i/>
          <w:iCs/>
        </w:rPr>
        <w:t xml:space="preserve">S. </w:t>
      </w:r>
      <w:proofErr w:type="spellStart"/>
      <w:r w:rsidRPr="004366C6">
        <w:t>pipiens</w:t>
      </w:r>
      <w:proofErr w:type="spellEnd"/>
      <w:r>
        <w:t>, w</w:t>
      </w:r>
      <w:r w:rsidRPr="004366C6">
        <w:t>hile</w:t>
      </w:r>
      <w:r>
        <w:t xml:space="preserve"> there is significant IBD between study areas when using the whole dataset, it is very low and has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i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Mantel tests showed very similar results with no sign of IBD within study areas and an extremely low value when using the whole dataset. Mantel </w:t>
      </w:r>
      <w:proofErr w:type="spellStart"/>
      <w:r>
        <w:t>correlograms</w:t>
      </w:r>
      <w:proofErr w:type="spellEnd"/>
      <w:r>
        <w:t xml:space="preserve"> did not show a significant correlation in any distance classes within or between study areas (all p-values &gt; 0.4).</w:t>
      </w:r>
    </w:p>
    <w:p w14:paraId="4134E37F" w14:textId="5C8839BD" w:rsidR="008C163B" w:rsidRDefault="008C163B" w:rsidP="002040A9"/>
    <w:p w14:paraId="711BECBC" w14:textId="35A978C5" w:rsidR="008C163B" w:rsidRDefault="008C163B" w:rsidP="002040A9"/>
    <w:p w14:paraId="418AF156" w14:textId="219FF248" w:rsidR="008C163B" w:rsidRDefault="008C163B" w:rsidP="002040A9"/>
    <w:p w14:paraId="101E67C9" w14:textId="43D6829A" w:rsidR="008C163B" w:rsidRDefault="008C163B" w:rsidP="002040A9"/>
    <w:p w14:paraId="175D1880" w14:textId="24E1C15A" w:rsidR="008C163B" w:rsidRDefault="008C163B" w:rsidP="002040A9"/>
    <w:p w14:paraId="03C360CE" w14:textId="5D8D3FCE" w:rsidR="008C163B" w:rsidRDefault="008C163B" w:rsidP="002040A9"/>
    <w:p w14:paraId="0ED5A3D8" w14:textId="0C8B969D" w:rsidR="008C163B" w:rsidRDefault="008C163B" w:rsidP="002040A9"/>
    <w:p w14:paraId="198A1B15" w14:textId="78242BF1" w:rsidR="008C163B" w:rsidRDefault="008C163B" w:rsidP="002040A9"/>
    <w:p w14:paraId="174C8222" w14:textId="5D772F06" w:rsidR="008C163B" w:rsidRDefault="008C163B" w:rsidP="002040A9"/>
    <w:p w14:paraId="4053E42D" w14:textId="47C59F7B" w:rsidR="008C163B" w:rsidRDefault="008C163B" w:rsidP="002040A9"/>
    <w:p w14:paraId="03840E39" w14:textId="47BF7E47" w:rsidR="008C163B" w:rsidRDefault="008C163B">
      <w:pPr>
        <w:spacing w:after="160" w:line="259" w:lineRule="auto"/>
      </w:pPr>
      <w:r>
        <w:br w:type="page"/>
      </w:r>
    </w:p>
    <w:p w14:paraId="3ACDD3D3" w14:textId="64F546B2" w:rsidR="00F053CB" w:rsidRDefault="00E576FE" w:rsidP="002040A9">
      <w:pPr>
        <w:rPr>
          <w:rFonts w:eastAsia="Times New Roman" w:cs="Times New Roman"/>
          <w:color w:val="000000"/>
          <w:sz w:val="22"/>
          <w:lang w:val="en-GB" w:eastAsia="en-GB"/>
        </w:rPr>
      </w:pPr>
      <w:r w:rsidRPr="006104F9">
        <w:rPr>
          <w:b/>
          <w:bCs/>
        </w:rPr>
        <w:lastRenderedPageBreak/>
        <w:t>Table 1</w:t>
      </w:r>
      <w:r>
        <w:t>. C</w:t>
      </w:r>
      <w:r w:rsidRPr="006104F9">
        <w:t>lustering solutions</w:t>
      </w:r>
      <w:r>
        <w:t xml:space="preserve"> and derivatives</w:t>
      </w:r>
      <w:r w:rsidRPr="006104F9">
        <w:t xml:space="preserve"> for values of </w:t>
      </w:r>
      <w:r w:rsidRPr="006104F9">
        <w:rPr>
          <w:i/>
          <w:iCs/>
        </w:rPr>
        <w:t>K</w:t>
      </w:r>
      <w:r w:rsidRPr="006104F9">
        <w:t xml:space="preserve"> from </w:t>
      </w:r>
      <w:proofErr w:type="gramStart"/>
      <w:r>
        <w:t>1</w:t>
      </w:r>
      <w:proofErr w:type="gramEnd"/>
      <w:r w:rsidRPr="006104F9">
        <w:t xml:space="preserve"> to</w:t>
      </w:r>
      <w:r>
        <w:t xml:space="preserve"> 7, over ten runs for each </w:t>
      </w:r>
      <w:r>
        <w:rPr>
          <w:i/>
          <w:iCs/>
        </w:rPr>
        <w:t xml:space="preserve">K </w:t>
      </w:r>
      <w:r>
        <w:t xml:space="preserve">value. SD refers to standard deviation. Rates of changes </w:t>
      </w:r>
      <w:proofErr w:type="gramStart"/>
      <w:r>
        <w:t>are given</w:t>
      </w:r>
      <w:proofErr w:type="gramEnd"/>
      <w:r>
        <w:t xml:space="preserve"> as means. </w:t>
      </w:r>
      <w:r w:rsidRPr="00AF1C54">
        <w:rPr>
          <w:rFonts w:eastAsia="Times New Roman" w:cs="Times New Roman"/>
          <w:color w:val="000000"/>
          <w:sz w:val="22"/>
          <w:lang w:val="en-GB" w:eastAsia="en-GB"/>
        </w:rPr>
        <w:t>Δ</w:t>
      </w:r>
      <w:r w:rsidRPr="00ED0515">
        <w:rPr>
          <w:rFonts w:eastAsia="Times New Roman" w:cs="Times New Roman"/>
          <w:i/>
          <w:iCs/>
          <w:color w:val="000000"/>
          <w:sz w:val="22"/>
          <w:lang w:val="en-GB" w:eastAsia="en-GB"/>
        </w:rPr>
        <w:t>K</w:t>
      </w:r>
      <w:r>
        <w:rPr>
          <w:rFonts w:eastAsia="Times New Roman" w:cs="Times New Roman"/>
          <w:color w:val="000000"/>
          <w:sz w:val="22"/>
          <w:lang w:val="en-GB" w:eastAsia="en-GB"/>
        </w:rPr>
        <w:t xml:space="preserve"> </w:t>
      </w:r>
      <w:proofErr w:type="gramStart"/>
      <w:r>
        <w:rPr>
          <w:rFonts w:eastAsia="Times New Roman" w:cs="Times New Roman"/>
          <w:color w:val="000000"/>
          <w:sz w:val="22"/>
          <w:lang w:val="en-GB" w:eastAsia="en-GB"/>
        </w:rPr>
        <w:t>is calculated</w:t>
      </w:r>
      <w:proofErr w:type="gramEnd"/>
      <w:r>
        <w:rPr>
          <w:rFonts w:eastAsia="Times New Roman" w:cs="Times New Roman"/>
          <w:color w:val="000000"/>
          <w:sz w:val="22"/>
          <w:lang w:val="en-GB" w:eastAsia="en-GB"/>
        </w:rPr>
        <w:t xml:space="preserve"> as the ratio of the absolute value of the second order rate of change over the standard deviation of the logarithm of the likelihood of K given the data.</w:t>
      </w:r>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BC0404" w:rsidRPr="00ED0515" w14:paraId="4B2F26D5" w14:textId="77777777" w:rsidTr="00BC0404">
        <w:trPr>
          <w:trHeight w:val="300"/>
        </w:trPr>
        <w:tc>
          <w:tcPr>
            <w:tcW w:w="2420" w:type="dxa"/>
            <w:gridSpan w:val="2"/>
            <w:tcBorders>
              <w:top w:val="nil"/>
              <w:left w:val="nil"/>
              <w:right w:val="nil"/>
            </w:tcBorders>
            <w:shd w:val="clear" w:color="auto" w:fill="auto"/>
            <w:noWrap/>
            <w:vAlign w:val="bottom"/>
            <w:hideMark/>
          </w:tcPr>
          <w:p w14:paraId="72F211CF" w14:textId="77777777" w:rsidR="00BC0404" w:rsidRDefault="00BC0404" w:rsidP="00BC0404">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proofErr w:type="spellEnd"/>
            <w:r w:rsidRPr="00ED0515">
              <w:rPr>
                <w:rFonts w:eastAsia="Times New Roman" w:cs="Times New Roman"/>
                <w:b/>
                <w:bCs/>
                <w:i/>
                <w:iCs/>
                <w:color w:val="000000"/>
                <w:sz w:val="22"/>
                <w:lang w:val="en-GB" w:eastAsia="en-GB"/>
              </w:rPr>
              <w:t xml:space="preserve"> </w:t>
            </w:r>
            <w:proofErr w:type="spellStart"/>
            <w:r w:rsidRPr="00ED0515">
              <w:rPr>
                <w:rFonts w:eastAsia="Times New Roman" w:cs="Times New Roman"/>
                <w:b/>
                <w:bCs/>
                <w:i/>
                <w:iCs/>
                <w:color w:val="000000"/>
                <w:sz w:val="22"/>
                <w:lang w:val="en-GB" w:eastAsia="en-GB"/>
              </w:rPr>
              <w:t>florea</w:t>
            </w:r>
            <w:proofErr w:type="spellEnd"/>
          </w:p>
          <w:p w14:paraId="4BA233D3"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28AB142C"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4631B2C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7BA356A0"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443F2106"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44E2C868"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3B880061" w14:textId="77777777" w:rsidTr="00BC0404">
        <w:trPr>
          <w:trHeight w:val="300"/>
        </w:trPr>
        <w:tc>
          <w:tcPr>
            <w:tcW w:w="851" w:type="dxa"/>
            <w:tcBorders>
              <w:bottom w:val="single" w:sz="4" w:space="0" w:color="auto"/>
            </w:tcBorders>
            <w:shd w:val="clear" w:color="auto" w:fill="auto"/>
            <w:noWrap/>
            <w:hideMark/>
          </w:tcPr>
          <w:p w14:paraId="6AF1862E"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bottom w:val="single" w:sz="4" w:space="0" w:color="auto"/>
            </w:tcBorders>
            <w:shd w:val="clear" w:color="auto" w:fill="auto"/>
            <w:noWrap/>
            <w:hideMark/>
          </w:tcPr>
          <w:p w14:paraId="4EB57385"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bottom w:val="single" w:sz="4" w:space="0" w:color="auto"/>
            </w:tcBorders>
            <w:shd w:val="clear" w:color="auto" w:fill="auto"/>
            <w:noWrap/>
            <w:hideMark/>
          </w:tcPr>
          <w:p w14:paraId="221D82DF"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bottom w:val="single" w:sz="4" w:space="0" w:color="auto"/>
            </w:tcBorders>
            <w:shd w:val="clear" w:color="auto" w:fill="auto"/>
            <w:noWrap/>
            <w:hideMark/>
          </w:tcPr>
          <w:p w14:paraId="61325869"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bottom w:val="single" w:sz="4" w:space="0" w:color="auto"/>
            </w:tcBorders>
            <w:shd w:val="clear" w:color="auto" w:fill="auto"/>
            <w:noWrap/>
            <w:hideMark/>
          </w:tcPr>
          <w:p w14:paraId="6376A53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bottom w:val="single" w:sz="4" w:space="0" w:color="auto"/>
            </w:tcBorders>
            <w:shd w:val="clear" w:color="auto" w:fill="auto"/>
            <w:noWrap/>
            <w:hideMark/>
          </w:tcPr>
          <w:p w14:paraId="59ACE62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bottom w:val="single" w:sz="4" w:space="0" w:color="auto"/>
            </w:tcBorders>
            <w:shd w:val="clear" w:color="auto" w:fill="auto"/>
            <w:noWrap/>
            <w:hideMark/>
          </w:tcPr>
          <w:p w14:paraId="59054DD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58CD4520" w14:textId="77777777" w:rsidTr="00BC0404">
        <w:trPr>
          <w:trHeight w:val="300"/>
        </w:trPr>
        <w:tc>
          <w:tcPr>
            <w:tcW w:w="851" w:type="dxa"/>
            <w:tcBorders>
              <w:top w:val="single" w:sz="4" w:space="0" w:color="auto"/>
            </w:tcBorders>
            <w:shd w:val="clear" w:color="auto" w:fill="auto"/>
            <w:noWrap/>
            <w:vAlign w:val="bottom"/>
            <w:hideMark/>
          </w:tcPr>
          <w:p w14:paraId="6B8369D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single" w:sz="4" w:space="0" w:color="auto"/>
            </w:tcBorders>
            <w:shd w:val="clear" w:color="auto" w:fill="auto"/>
            <w:noWrap/>
            <w:vAlign w:val="bottom"/>
            <w:hideMark/>
          </w:tcPr>
          <w:p w14:paraId="2B7F7C4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5682.48</w:t>
            </w:r>
          </w:p>
        </w:tc>
        <w:tc>
          <w:tcPr>
            <w:tcW w:w="1266" w:type="dxa"/>
            <w:tcBorders>
              <w:top w:val="single" w:sz="4" w:space="0" w:color="auto"/>
            </w:tcBorders>
            <w:shd w:val="clear" w:color="auto" w:fill="auto"/>
            <w:noWrap/>
            <w:vAlign w:val="bottom"/>
            <w:hideMark/>
          </w:tcPr>
          <w:p w14:paraId="54D055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11</w:t>
            </w:r>
            <w:r>
              <w:rPr>
                <w:rFonts w:eastAsia="Times New Roman" w:cs="Times New Roman"/>
                <w:color w:val="000000"/>
                <w:sz w:val="22"/>
                <w:lang w:val="en-GB" w:eastAsia="en-GB"/>
              </w:rPr>
              <w:t>4</w:t>
            </w:r>
          </w:p>
        </w:tc>
        <w:tc>
          <w:tcPr>
            <w:tcW w:w="1559" w:type="dxa"/>
            <w:tcBorders>
              <w:top w:val="single" w:sz="4" w:space="0" w:color="auto"/>
            </w:tcBorders>
            <w:shd w:val="clear" w:color="auto" w:fill="auto"/>
            <w:noWrap/>
            <w:vAlign w:val="bottom"/>
            <w:hideMark/>
          </w:tcPr>
          <w:p w14:paraId="5775FD3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single" w:sz="4" w:space="0" w:color="auto"/>
            </w:tcBorders>
            <w:shd w:val="clear" w:color="auto" w:fill="auto"/>
            <w:noWrap/>
            <w:vAlign w:val="bottom"/>
            <w:hideMark/>
          </w:tcPr>
          <w:p w14:paraId="6480F53C"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single" w:sz="4" w:space="0" w:color="auto"/>
            </w:tcBorders>
            <w:shd w:val="clear" w:color="auto" w:fill="auto"/>
            <w:noWrap/>
            <w:vAlign w:val="bottom"/>
            <w:hideMark/>
          </w:tcPr>
          <w:p w14:paraId="424CE4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single" w:sz="4" w:space="0" w:color="auto"/>
            </w:tcBorders>
            <w:shd w:val="clear" w:color="auto" w:fill="auto"/>
            <w:noWrap/>
            <w:vAlign w:val="bottom"/>
            <w:hideMark/>
          </w:tcPr>
          <w:p w14:paraId="1AD783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34310A2" w14:textId="77777777" w:rsidTr="00BC0404">
        <w:trPr>
          <w:trHeight w:val="300"/>
        </w:trPr>
        <w:tc>
          <w:tcPr>
            <w:tcW w:w="851" w:type="dxa"/>
            <w:shd w:val="clear" w:color="auto" w:fill="auto"/>
            <w:noWrap/>
            <w:vAlign w:val="bottom"/>
            <w:hideMark/>
          </w:tcPr>
          <w:p w14:paraId="55E1BDCE"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shd w:val="clear" w:color="auto" w:fill="auto"/>
            <w:noWrap/>
            <w:vAlign w:val="bottom"/>
            <w:hideMark/>
          </w:tcPr>
          <w:p w14:paraId="503B783A"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45608.06</w:t>
            </w:r>
          </w:p>
        </w:tc>
        <w:tc>
          <w:tcPr>
            <w:tcW w:w="1266" w:type="dxa"/>
            <w:shd w:val="clear" w:color="auto" w:fill="auto"/>
            <w:noWrap/>
            <w:vAlign w:val="bottom"/>
            <w:hideMark/>
          </w:tcPr>
          <w:p w14:paraId="1480349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8</w:t>
            </w:r>
            <w:r>
              <w:rPr>
                <w:rFonts w:eastAsia="Times New Roman" w:cs="Times New Roman"/>
                <w:color w:val="000000"/>
                <w:sz w:val="22"/>
                <w:lang w:val="en-GB" w:eastAsia="en-GB"/>
              </w:rPr>
              <w:t>4</w:t>
            </w:r>
          </w:p>
        </w:tc>
        <w:tc>
          <w:tcPr>
            <w:tcW w:w="1559" w:type="dxa"/>
            <w:shd w:val="clear" w:color="auto" w:fill="auto"/>
            <w:noWrap/>
            <w:vAlign w:val="bottom"/>
            <w:hideMark/>
          </w:tcPr>
          <w:p w14:paraId="156E77CC"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shd w:val="clear" w:color="auto" w:fill="auto"/>
            <w:noWrap/>
            <w:vAlign w:val="bottom"/>
            <w:hideMark/>
          </w:tcPr>
          <w:p w14:paraId="49F6990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42</w:t>
            </w:r>
          </w:p>
        </w:tc>
        <w:tc>
          <w:tcPr>
            <w:tcW w:w="1985" w:type="dxa"/>
            <w:shd w:val="clear" w:color="auto" w:fill="auto"/>
            <w:noWrap/>
            <w:vAlign w:val="bottom"/>
            <w:hideMark/>
          </w:tcPr>
          <w:p w14:paraId="1458E2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84.32</w:t>
            </w:r>
          </w:p>
        </w:tc>
        <w:tc>
          <w:tcPr>
            <w:tcW w:w="992" w:type="dxa"/>
            <w:shd w:val="clear" w:color="auto" w:fill="auto"/>
            <w:noWrap/>
            <w:vAlign w:val="bottom"/>
            <w:hideMark/>
          </w:tcPr>
          <w:p w14:paraId="30E31901"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17.91</w:t>
            </w:r>
          </w:p>
        </w:tc>
      </w:tr>
      <w:tr w:rsidR="00BC0404" w:rsidRPr="00ED0515" w14:paraId="02103877" w14:textId="77777777" w:rsidTr="00BC0404">
        <w:trPr>
          <w:trHeight w:val="300"/>
        </w:trPr>
        <w:tc>
          <w:tcPr>
            <w:tcW w:w="851" w:type="dxa"/>
            <w:shd w:val="clear" w:color="auto" w:fill="auto"/>
            <w:noWrap/>
            <w:vAlign w:val="bottom"/>
            <w:hideMark/>
          </w:tcPr>
          <w:p w14:paraId="0EE1E574"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shd w:val="clear" w:color="auto" w:fill="auto"/>
            <w:noWrap/>
            <w:vAlign w:val="bottom"/>
            <w:hideMark/>
          </w:tcPr>
          <w:p w14:paraId="0B2C5B6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17.96</w:t>
            </w:r>
          </w:p>
        </w:tc>
        <w:tc>
          <w:tcPr>
            <w:tcW w:w="1266" w:type="dxa"/>
            <w:shd w:val="clear" w:color="auto" w:fill="auto"/>
            <w:noWrap/>
            <w:vAlign w:val="bottom"/>
            <w:hideMark/>
          </w:tcPr>
          <w:p w14:paraId="3FBA293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97.9</w:t>
            </w:r>
            <w:r>
              <w:rPr>
                <w:rFonts w:eastAsia="Times New Roman" w:cs="Times New Roman"/>
                <w:color w:val="000000"/>
                <w:sz w:val="22"/>
                <w:lang w:val="en-GB" w:eastAsia="en-GB"/>
              </w:rPr>
              <w:t>1</w:t>
            </w:r>
          </w:p>
        </w:tc>
        <w:tc>
          <w:tcPr>
            <w:tcW w:w="1559" w:type="dxa"/>
            <w:shd w:val="clear" w:color="auto" w:fill="auto"/>
            <w:noWrap/>
            <w:vAlign w:val="bottom"/>
            <w:hideMark/>
          </w:tcPr>
          <w:p w14:paraId="63CD3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5302D4D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9.9</w:t>
            </w:r>
          </w:p>
        </w:tc>
        <w:tc>
          <w:tcPr>
            <w:tcW w:w="1985" w:type="dxa"/>
            <w:shd w:val="clear" w:color="auto" w:fill="auto"/>
            <w:noWrap/>
            <w:vAlign w:val="bottom"/>
            <w:hideMark/>
          </w:tcPr>
          <w:p w14:paraId="2EAC90E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37.18</w:t>
            </w:r>
          </w:p>
        </w:tc>
        <w:tc>
          <w:tcPr>
            <w:tcW w:w="992" w:type="dxa"/>
            <w:shd w:val="clear" w:color="auto" w:fill="auto"/>
            <w:noWrap/>
            <w:vAlign w:val="bottom"/>
            <w:hideMark/>
          </w:tcPr>
          <w:p w14:paraId="2D3FC25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w:t>
            </w:r>
            <w:r>
              <w:rPr>
                <w:rFonts w:eastAsia="Times New Roman" w:cs="Times New Roman"/>
                <w:color w:val="000000"/>
                <w:sz w:val="22"/>
                <w:lang w:val="en-GB" w:eastAsia="en-GB"/>
              </w:rPr>
              <w:t>10</w:t>
            </w:r>
          </w:p>
        </w:tc>
      </w:tr>
      <w:tr w:rsidR="00BC0404" w:rsidRPr="00ED0515" w14:paraId="7A84C872" w14:textId="77777777" w:rsidTr="00BC0404">
        <w:trPr>
          <w:trHeight w:val="300"/>
        </w:trPr>
        <w:tc>
          <w:tcPr>
            <w:tcW w:w="851" w:type="dxa"/>
            <w:shd w:val="clear" w:color="auto" w:fill="auto"/>
            <w:noWrap/>
            <w:vAlign w:val="bottom"/>
            <w:hideMark/>
          </w:tcPr>
          <w:p w14:paraId="4352D61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shd w:val="clear" w:color="auto" w:fill="auto"/>
            <w:noWrap/>
            <w:vAlign w:val="bottom"/>
            <w:hideMark/>
          </w:tcPr>
          <w:p w14:paraId="5BEB23C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90.68</w:t>
            </w:r>
          </w:p>
        </w:tc>
        <w:tc>
          <w:tcPr>
            <w:tcW w:w="1266" w:type="dxa"/>
            <w:shd w:val="clear" w:color="auto" w:fill="auto"/>
            <w:noWrap/>
            <w:vAlign w:val="bottom"/>
            <w:hideMark/>
          </w:tcPr>
          <w:p w14:paraId="66C8F68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6.</w:t>
            </w:r>
            <w:r>
              <w:rPr>
                <w:rFonts w:eastAsia="Times New Roman" w:cs="Times New Roman"/>
                <w:color w:val="000000"/>
                <w:sz w:val="22"/>
                <w:lang w:val="en-GB" w:eastAsia="en-GB"/>
              </w:rPr>
              <w:t>80</w:t>
            </w:r>
          </w:p>
        </w:tc>
        <w:tc>
          <w:tcPr>
            <w:tcW w:w="1559" w:type="dxa"/>
            <w:shd w:val="clear" w:color="auto" w:fill="auto"/>
            <w:noWrap/>
            <w:vAlign w:val="bottom"/>
            <w:hideMark/>
          </w:tcPr>
          <w:p w14:paraId="46A602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69C01B8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2.72</w:t>
            </w:r>
          </w:p>
        </w:tc>
        <w:tc>
          <w:tcPr>
            <w:tcW w:w="1985" w:type="dxa"/>
            <w:shd w:val="clear" w:color="auto" w:fill="auto"/>
            <w:noWrap/>
            <w:vAlign w:val="bottom"/>
            <w:hideMark/>
          </w:tcPr>
          <w:p w14:paraId="09EBFA1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86</w:t>
            </w:r>
          </w:p>
        </w:tc>
        <w:tc>
          <w:tcPr>
            <w:tcW w:w="992" w:type="dxa"/>
            <w:shd w:val="clear" w:color="auto" w:fill="auto"/>
            <w:noWrap/>
            <w:vAlign w:val="bottom"/>
            <w:hideMark/>
          </w:tcPr>
          <w:p w14:paraId="3CE6BA4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82</w:t>
            </w:r>
          </w:p>
        </w:tc>
      </w:tr>
      <w:tr w:rsidR="00BC0404" w:rsidRPr="00ED0515" w14:paraId="68CBD592" w14:textId="77777777" w:rsidTr="00BC0404">
        <w:trPr>
          <w:trHeight w:val="300"/>
        </w:trPr>
        <w:tc>
          <w:tcPr>
            <w:tcW w:w="851" w:type="dxa"/>
            <w:shd w:val="clear" w:color="auto" w:fill="auto"/>
            <w:noWrap/>
            <w:vAlign w:val="bottom"/>
            <w:hideMark/>
          </w:tcPr>
          <w:p w14:paraId="530AC66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shd w:val="clear" w:color="auto" w:fill="auto"/>
            <w:noWrap/>
            <w:vAlign w:val="bottom"/>
            <w:hideMark/>
          </w:tcPr>
          <w:p w14:paraId="5F6978F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212.54</w:t>
            </w:r>
          </w:p>
        </w:tc>
        <w:tc>
          <w:tcPr>
            <w:tcW w:w="1266" w:type="dxa"/>
            <w:shd w:val="clear" w:color="auto" w:fill="auto"/>
            <w:noWrap/>
            <w:vAlign w:val="bottom"/>
            <w:hideMark/>
          </w:tcPr>
          <w:p w14:paraId="6C51792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93.07</w:t>
            </w:r>
          </w:p>
        </w:tc>
        <w:tc>
          <w:tcPr>
            <w:tcW w:w="1559" w:type="dxa"/>
            <w:shd w:val="clear" w:color="auto" w:fill="auto"/>
            <w:noWrap/>
            <w:vAlign w:val="bottom"/>
            <w:hideMark/>
          </w:tcPr>
          <w:p w14:paraId="0CA1076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18A61CF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1.86</w:t>
            </w:r>
          </w:p>
        </w:tc>
        <w:tc>
          <w:tcPr>
            <w:tcW w:w="1985" w:type="dxa"/>
            <w:shd w:val="clear" w:color="auto" w:fill="auto"/>
            <w:noWrap/>
            <w:vAlign w:val="bottom"/>
            <w:hideMark/>
          </w:tcPr>
          <w:p w14:paraId="37B0FC3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3.12</w:t>
            </w:r>
          </w:p>
        </w:tc>
        <w:tc>
          <w:tcPr>
            <w:tcW w:w="992" w:type="dxa"/>
            <w:shd w:val="clear" w:color="auto" w:fill="auto"/>
            <w:noWrap/>
            <w:vAlign w:val="bottom"/>
            <w:hideMark/>
          </w:tcPr>
          <w:p w14:paraId="1BC82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3</w:t>
            </w:r>
            <w:r>
              <w:rPr>
                <w:rFonts w:eastAsia="Times New Roman" w:cs="Times New Roman"/>
                <w:color w:val="000000"/>
                <w:sz w:val="22"/>
                <w:lang w:val="en-GB" w:eastAsia="en-GB"/>
              </w:rPr>
              <w:t>9</w:t>
            </w:r>
          </w:p>
        </w:tc>
      </w:tr>
      <w:tr w:rsidR="00BC0404" w:rsidRPr="00ED0515" w14:paraId="425BE4A4" w14:textId="77777777" w:rsidTr="00BC0404">
        <w:trPr>
          <w:trHeight w:val="300"/>
        </w:trPr>
        <w:tc>
          <w:tcPr>
            <w:tcW w:w="851" w:type="dxa"/>
            <w:shd w:val="clear" w:color="auto" w:fill="auto"/>
            <w:noWrap/>
            <w:vAlign w:val="bottom"/>
            <w:hideMark/>
          </w:tcPr>
          <w:p w14:paraId="6ECD328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shd w:val="clear" w:color="auto" w:fill="auto"/>
            <w:noWrap/>
            <w:vAlign w:val="bottom"/>
            <w:hideMark/>
          </w:tcPr>
          <w:p w14:paraId="5117715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347.52</w:t>
            </w:r>
          </w:p>
        </w:tc>
        <w:tc>
          <w:tcPr>
            <w:tcW w:w="1266" w:type="dxa"/>
            <w:shd w:val="clear" w:color="auto" w:fill="auto"/>
            <w:noWrap/>
            <w:vAlign w:val="bottom"/>
            <w:hideMark/>
          </w:tcPr>
          <w:p w14:paraId="0B6478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53.69</w:t>
            </w:r>
          </w:p>
        </w:tc>
        <w:tc>
          <w:tcPr>
            <w:tcW w:w="1559" w:type="dxa"/>
            <w:shd w:val="clear" w:color="auto" w:fill="auto"/>
            <w:noWrap/>
            <w:vAlign w:val="bottom"/>
            <w:hideMark/>
          </w:tcPr>
          <w:p w14:paraId="28702C3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725DA9D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34.98</w:t>
            </w:r>
          </w:p>
        </w:tc>
        <w:tc>
          <w:tcPr>
            <w:tcW w:w="1985" w:type="dxa"/>
            <w:shd w:val="clear" w:color="auto" w:fill="auto"/>
            <w:noWrap/>
            <w:vAlign w:val="bottom"/>
            <w:hideMark/>
          </w:tcPr>
          <w:p w14:paraId="0E48EE0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7.92</w:t>
            </w:r>
          </w:p>
        </w:tc>
        <w:tc>
          <w:tcPr>
            <w:tcW w:w="992" w:type="dxa"/>
            <w:shd w:val="clear" w:color="auto" w:fill="auto"/>
            <w:noWrap/>
            <w:vAlign w:val="bottom"/>
            <w:hideMark/>
          </w:tcPr>
          <w:p w14:paraId="1EE13F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8</w:t>
            </w:r>
            <w:r>
              <w:rPr>
                <w:rFonts w:eastAsia="Times New Roman" w:cs="Times New Roman"/>
                <w:color w:val="000000"/>
                <w:sz w:val="22"/>
                <w:lang w:val="en-GB" w:eastAsia="en-GB"/>
              </w:rPr>
              <w:t>7</w:t>
            </w:r>
          </w:p>
        </w:tc>
      </w:tr>
      <w:tr w:rsidR="00BC0404" w:rsidRPr="00ED0515" w14:paraId="51107B0B" w14:textId="77777777" w:rsidTr="00BC0404">
        <w:trPr>
          <w:trHeight w:val="300"/>
        </w:trPr>
        <w:tc>
          <w:tcPr>
            <w:tcW w:w="851" w:type="dxa"/>
            <w:tcBorders>
              <w:bottom w:val="single" w:sz="4" w:space="0" w:color="auto"/>
            </w:tcBorders>
            <w:shd w:val="clear" w:color="auto" w:fill="auto"/>
            <w:noWrap/>
            <w:vAlign w:val="bottom"/>
            <w:hideMark/>
          </w:tcPr>
          <w:p w14:paraId="5A5F3BDF"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bottom w:val="single" w:sz="4" w:space="0" w:color="auto"/>
            </w:tcBorders>
            <w:shd w:val="clear" w:color="auto" w:fill="auto"/>
            <w:noWrap/>
            <w:vAlign w:val="bottom"/>
            <w:hideMark/>
          </w:tcPr>
          <w:p w14:paraId="1288C1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230.42</w:t>
            </w:r>
          </w:p>
        </w:tc>
        <w:tc>
          <w:tcPr>
            <w:tcW w:w="1266" w:type="dxa"/>
            <w:tcBorders>
              <w:bottom w:val="single" w:sz="4" w:space="0" w:color="auto"/>
            </w:tcBorders>
            <w:shd w:val="clear" w:color="auto" w:fill="auto"/>
            <w:noWrap/>
            <w:vAlign w:val="bottom"/>
            <w:hideMark/>
          </w:tcPr>
          <w:p w14:paraId="23654CF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77</w:t>
            </w:r>
          </w:p>
        </w:tc>
        <w:tc>
          <w:tcPr>
            <w:tcW w:w="1559" w:type="dxa"/>
            <w:tcBorders>
              <w:bottom w:val="single" w:sz="4" w:space="0" w:color="auto"/>
            </w:tcBorders>
            <w:shd w:val="clear" w:color="auto" w:fill="auto"/>
            <w:noWrap/>
            <w:vAlign w:val="bottom"/>
            <w:hideMark/>
          </w:tcPr>
          <w:p w14:paraId="0046EBB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bottom w:val="single" w:sz="4" w:space="0" w:color="auto"/>
            </w:tcBorders>
            <w:shd w:val="clear" w:color="auto" w:fill="auto"/>
            <w:noWrap/>
            <w:vAlign w:val="bottom"/>
            <w:hideMark/>
          </w:tcPr>
          <w:p w14:paraId="3BCC82C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82.9</w:t>
            </w:r>
          </w:p>
        </w:tc>
        <w:tc>
          <w:tcPr>
            <w:tcW w:w="1985" w:type="dxa"/>
            <w:tcBorders>
              <w:bottom w:val="single" w:sz="4" w:space="0" w:color="auto"/>
            </w:tcBorders>
            <w:shd w:val="clear" w:color="auto" w:fill="auto"/>
            <w:noWrap/>
            <w:vAlign w:val="bottom"/>
            <w:hideMark/>
          </w:tcPr>
          <w:p w14:paraId="2FC0C1FD"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bottom w:val="single" w:sz="4" w:space="0" w:color="auto"/>
            </w:tcBorders>
            <w:shd w:val="clear" w:color="auto" w:fill="auto"/>
            <w:noWrap/>
            <w:vAlign w:val="bottom"/>
            <w:hideMark/>
          </w:tcPr>
          <w:p w14:paraId="10DEDEA8"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453B3BF6" w14:textId="77777777" w:rsidTr="00BC0404">
        <w:trPr>
          <w:trHeight w:val="300"/>
        </w:trPr>
        <w:tc>
          <w:tcPr>
            <w:tcW w:w="851" w:type="dxa"/>
            <w:tcBorders>
              <w:top w:val="single" w:sz="4" w:space="0" w:color="auto"/>
            </w:tcBorders>
            <w:shd w:val="clear" w:color="auto" w:fill="auto"/>
            <w:noWrap/>
            <w:vAlign w:val="bottom"/>
            <w:hideMark/>
          </w:tcPr>
          <w:p w14:paraId="004D2EB1"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tcBorders>
            <w:shd w:val="clear" w:color="auto" w:fill="auto"/>
            <w:noWrap/>
            <w:vAlign w:val="bottom"/>
            <w:hideMark/>
          </w:tcPr>
          <w:p w14:paraId="2C04D9AD"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266" w:type="dxa"/>
            <w:tcBorders>
              <w:top w:val="single" w:sz="4" w:space="0" w:color="auto"/>
            </w:tcBorders>
            <w:shd w:val="clear" w:color="auto" w:fill="auto"/>
            <w:noWrap/>
            <w:vAlign w:val="bottom"/>
            <w:hideMark/>
          </w:tcPr>
          <w:p w14:paraId="511F7D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tcBorders>
            <w:shd w:val="clear" w:color="auto" w:fill="auto"/>
            <w:noWrap/>
            <w:vAlign w:val="bottom"/>
            <w:hideMark/>
          </w:tcPr>
          <w:p w14:paraId="400FC3C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134" w:type="dxa"/>
            <w:tcBorders>
              <w:top w:val="single" w:sz="4" w:space="0" w:color="auto"/>
            </w:tcBorders>
            <w:shd w:val="clear" w:color="auto" w:fill="auto"/>
            <w:noWrap/>
            <w:vAlign w:val="bottom"/>
            <w:hideMark/>
          </w:tcPr>
          <w:p w14:paraId="37D5DDD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985" w:type="dxa"/>
            <w:tcBorders>
              <w:top w:val="single" w:sz="4" w:space="0" w:color="auto"/>
            </w:tcBorders>
            <w:shd w:val="clear" w:color="auto" w:fill="auto"/>
            <w:noWrap/>
            <w:vAlign w:val="bottom"/>
            <w:hideMark/>
          </w:tcPr>
          <w:p w14:paraId="22AC5E52"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w:t>
            </w:r>
          </w:p>
        </w:tc>
        <w:tc>
          <w:tcPr>
            <w:tcW w:w="992" w:type="dxa"/>
            <w:tcBorders>
              <w:top w:val="single" w:sz="4" w:space="0" w:color="auto"/>
            </w:tcBorders>
            <w:shd w:val="clear" w:color="auto" w:fill="auto"/>
            <w:noWrap/>
            <w:vAlign w:val="bottom"/>
            <w:hideMark/>
          </w:tcPr>
          <w:p w14:paraId="49AB21C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r>
      <w:tr w:rsidR="00BC0404" w:rsidRPr="00ED0515" w14:paraId="1BC148EE" w14:textId="77777777" w:rsidTr="00BC0404">
        <w:trPr>
          <w:trHeight w:val="300"/>
        </w:trPr>
        <w:tc>
          <w:tcPr>
            <w:tcW w:w="2420" w:type="dxa"/>
            <w:gridSpan w:val="2"/>
            <w:tcBorders>
              <w:top w:val="nil"/>
              <w:left w:val="nil"/>
              <w:bottom w:val="nil"/>
              <w:right w:val="nil"/>
            </w:tcBorders>
            <w:shd w:val="clear" w:color="auto" w:fill="auto"/>
            <w:noWrap/>
            <w:vAlign w:val="bottom"/>
            <w:hideMark/>
          </w:tcPr>
          <w:p w14:paraId="0C782B74" w14:textId="77777777" w:rsidR="00BC0404" w:rsidRDefault="00BC0404" w:rsidP="00BC0404">
            <w:pPr>
              <w:spacing w:after="0" w:line="240" w:lineRule="auto"/>
              <w:rPr>
                <w:rFonts w:eastAsia="Times New Roman" w:cs="Times New Roman"/>
                <w:b/>
                <w:bCs/>
                <w:i/>
                <w:iCs/>
                <w:color w:val="000000"/>
                <w:sz w:val="22"/>
                <w:lang w:val="en-GB" w:eastAsia="en-GB"/>
              </w:rPr>
            </w:pPr>
          </w:p>
          <w:p w14:paraId="7927C7DF" w14:textId="2C0586A7" w:rsidR="00BC0404" w:rsidRDefault="00BC0404" w:rsidP="00BC0404">
            <w:pPr>
              <w:spacing w:after="0" w:line="240" w:lineRule="auto"/>
              <w:rPr>
                <w:rFonts w:eastAsia="Times New Roman" w:cs="Times New Roman"/>
                <w:b/>
                <w:bCs/>
                <w:i/>
                <w:iCs/>
                <w:color w:val="000000"/>
                <w:sz w:val="22"/>
                <w:lang w:val="en-GB" w:eastAsia="en-GB"/>
              </w:rPr>
            </w:pPr>
          </w:p>
          <w:p w14:paraId="6B0B8969" w14:textId="1E78B541" w:rsidR="00BC0404" w:rsidRDefault="00BC0404" w:rsidP="00BC0404">
            <w:pPr>
              <w:spacing w:after="0" w:line="240" w:lineRule="auto"/>
              <w:rPr>
                <w:rFonts w:eastAsia="Times New Roman" w:cs="Times New Roman"/>
                <w:b/>
                <w:bCs/>
                <w:i/>
                <w:iCs/>
                <w:color w:val="000000"/>
                <w:sz w:val="22"/>
                <w:lang w:val="en-GB" w:eastAsia="en-GB"/>
              </w:rPr>
            </w:pPr>
          </w:p>
          <w:p w14:paraId="17CE5156" w14:textId="77777777" w:rsidR="00BC0404" w:rsidRDefault="00BC0404" w:rsidP="00BC0404">
            <w:pPr>
              <w:spacing w:after="0" w:line="240" w:lineRule="auto"/>
              <w:rPr>
                <w:rFonts w:eastAsia="Times New Roman" w:cs="Times New Roman"/>
                <w:b/>
                <w:bCs/>
                <w:i/>
                <w:iCs/>
                <w:color w:val="000000"/>
                <w:sz w:val="22"/>
                <w:lang w:val="en-GB" w:eastAsia="en-GB"/>
              </w:rPr>
            </w:pPr>
          </w:p>
          <w:p w14:paraId="062BA1D6" w14:textId="77777777" w:rsidR="00BC0404" w:rsidRDefault="00BC0404" w:rsidP="00BC0404">
            <w:pPr>
              <w:spacing w:after="0" w:line="240" w:lineRule="auto"/>
              <w:rPr>
                <w:rFonts w:eastAsia="Times New Roman" w:cs="Times New Roman"/>
                <w:b/>
                <w:bCs/>
                <w:i/>
                <w:iCs/>
                <w:color w:val="000000"/>
                <w:sz w:val="22"/>
                <w:lang w:val="en-GB" w:eastAsia="en-GB"/>
              </w:rPr>
            </w:pPr>
          </w:p>
          <w:p w14:paraId="52EC50E7" w14:textId="77777777" w:rsidR="00BC0404" w:rsidRDefault="00BC0404" w:rsidP="00BC0404">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proofErr w:type="spellEnd"/>
            <w:r w:rsidRPr="00ED0515">
              <w:rPr>
                <w:rFonts w:eastAsia="Times New Roman" w:cs="Times New Roman"/>
                <w:b/>
                <w:bCs/>
                <w:i/>
                <w:iCs/>
                <w:color w:val="000000"/>
                <w:sz w:val="22"/>
                <w:lang w:val="en-GB" w:eastAsia="en-GB"/>
              </w:rPr>
              <w:t xml:space="preserve"> </w:t>
            </w:r>
            <w:proofErr w:type="spellStart"/>
            <w:r w:rsidRPr="00ED0515">
              <w:rPr>
                <w:rFonts w:eastAsia="Times New Roman" w:cs="Times New Roman"/>
                <w:b/>
                <w:bCs/>
                <w:i/>
                <w:iCs/>
                <w:color w:val="000000"/>
                <w:sz w:val="22"/>
                <w:lang w:val="en-GB" w:eastAsia="en-GB"/>
              </w:rPr>
              <w:t>pipiens</w:t>
            </w:r>
            <w:proofErr w:type="spellEnd"/>
          </w:p>
          <w:p w14:paraId="4EE896AB"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4BE8F56A"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431BAE7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7FFCABE"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4B119C83"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7DAE1DFC"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0F9C587E" w14:textId="77777777" w:rsidTr="00BC0404">
        <w:trPr>
          <w:trHeight w:val="300"/>
        </w:trPr>
        <w:tc>
          <w:tcPr>
            <w:tcW w:w="851" w:type="dxa"/>
            <w:tcBorders>
              <w:top w:val="nil"/>
              <w:left w:val="nil"/>
              <w:bottom w:val="single" w:sz="4" w:space="0" w:color="auto"/>
              <w:right w:val="nil"/>
            </w:tcBorders>
            <w:shd w:val="clear" w:color="auto" w:fill="auto"/>
            <w:noWrap/>
            <w:hideMark/>
          </w:tcPr>
          <w:p w14:paraId="61179A04"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617C773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7EF5C101"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top w:val="nil"/>
              <w:left w:val="nil"/>
              <w:bottom w:val="single" w:sz="4" w:space="0" w:color="auto"/>
              <w:right w:val="nil"/>
            </w:tcBorders>
            <w:shd w:val="clear" w:color="auto" w:fill="auto"/>
            <w:noWrap/>
            <w:hideMark/>
          </w:tcPr>
          <w:p w14:paraId="34FA4FA1"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top w:val="nil"/>
              <w:left w:val="nil"/>
              <w:bottom w:val="single" w:sz="4" w:space="0" w:color="auto"/>
              <w:right w:val="nil"/>
            </w:tcBorders>
            <w:shd w:val="clear" w:color="auto" w:fill="auto"/>
            <w:noWrap/>
            <w:hideMark/>
          </w:tcPr>
          <w:p w14:paraId="01CDAE88"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top w:val="nil"/>
              <w:left w:val="nil"/>
              <w:bottom w:val="single" w:sz="4" w:space="0" w:color="auto"/>
              <w:right w:val="nil"/>
            </w:tcBorders>
            <w:shd w:val="clear" w:color="auto" w:fill="auto"/>
            <w:noWrap/>
            <w:hideMark/>
          </w:tcPr>
          <w:p w14:paraId="4AAD3F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top w:val="nil"/>
              <w:left w:val="nil"/>
              <w:bottom w:val="single" w:sz="4" w:space="0" w:color="auto"/>
              <w:right w:val="nil"/>
            </w:tcBorders>
            <w:shd w:val="clear" w:color="auto" w:fill="auto"/>
            <w:noWrap/>
            <w:hideMark/>
          </w:tcPr>
          <w:p w14:paraId="735B461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0F628F9C" w14:textId="77777777" w:rsidTr="00BC0404">
        <w:trPr>
          <w:trHeight w:val="300"/>
        </w:trPr>
        <w:tc>
          <w:tcPr>
            <w:tcW w:w="851" w:type="dxa"/>
            <w:tcBorders>
              <w:top w:val="nil"/>
              <w:left w:val="nil"/>
              <w:bottom w:val="nil"/>
              <w:right w:val="nil"/>
            </w:tcBorders>
            <w:shd w:val="clear" w:color="auto" w:fill="auto"/>
            <w:noWrap/>
            <w:vAlign w:val="bottom"/>
            <w:hideMark/>
          </w:tcPr>
          <w:p w14:paraId="7BFB8A8C"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7BFF269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0677D03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675</w:t>
            </w:r>
          </w:p>
        </w:tc>
        <w:tc>
          <w:tcPr>
            <w:tcW w:w="1559" w:type="dxa"/>
            <w:tcBorders>
              <w:top w:val="nil"/>
              <w:left w:val="nil"/>
              <w:bottom w:val="nil"/>
              <w:right w:val="nil"/>
            </w:tcBorders>
            <w:shd w:val="clear" w:color="auto" w:fill="auto"/>
            <w:noWrap/>
            <w:vAlign w:val="bottom"/>
            <w:hideMark/>
          </w:tcPr>
          <w:p w14:paraId="3D7B765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nil"/>
              <w:left w:val="nil"/>
              <w:bottom w:val="nil"/>
              <w:right w:val="nil"/>
            </w:tcBorders>
            <w:shd w:val="clear" w:color="auto" w:fill="auto"/>
            <w:noWrap/>
            <w:vAlign w:val="bottom"/>
            <w:hideMark/>
          </w:tcPr>
          <w:p w14:paraId="4478CA51"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nil"/>
              <w:left w:val="nil"/>
              <w:bottom w:val="nil"/>
              <w:right w:val="nil"/>
            </w:tcBorders>
            <w:shd w:val="clear" w:color="auto" w:fill="auto"/>
            <w:noWrap/>
            <w:vAlign w:val="bottom"/>
            <w:hideMark/>
          </w:tcPr>
          <w:p w14:paraId="68F65AEB"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4E0ACCE0"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0DBD661" w14:textId="77777777" w:rsidTr="00BC0404">
        <w:trPr>
          <w:trHeight w:val="300"/>
        </w:trPr>
        <w:tc>
          <w:tcPr>
            <w:tcW w:w="851" w:type="dxa"/>
            <w:tcBorders>
              <w:top w:val="nil"/>
              <w:left w:val="nil"/>
              <w:bottom w:val="nil"/>
              <w:right w:val="nil"/>
            </w:tcBorders>
            <w:shd w:val="clear" w:color="auto" w:fill="auto"/>
            <w:noWrap/>
            <w:vAlign w:val="bottom"/>
            <w:hideMark/>
          </w:tcPr>
          <w:p w14:paraId="532C0C2B"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5BDBA5C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1474EE6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607.0</w:t>
            </w:r>
            <w:r>
              <w:rPr>
                <w:rFonts w:eastAsia="Times New Roman" w:cs="Times New Roman"/>
                <w:color w:val="000000"/>
                <w:sz w:val="22"/>
                <w:lang w:val="en-GB" w:eastAsia="en-GB"/>
              </w:rPr>
              <w:t>7</w:t>
            </w:r>
          </w:p>
        </w:tc>
        <w:tc>
          <w:tcPr>
            <w:tcW w:w="1559" w:type="dxa"/>
            <w:tcBorders>
              <w:top w:val="nil"/>
              <w:left w:val="nil"/>
              <w:bottom w:val="nil"/>
              <w:right w:val="nil"/>
            </w:tcBorders>
            <w:shd w:val="clear" w:color="auto" w:fill="auto"/>
            <w:noWrap/>
            <w:vAlign w:val="bottom"/>
            <w:hideMark/>
          </w:tcPr>
          <w:p w14:paraId="64EA0CE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01FECC7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988.54</w:t>
            </w:r>
          </w:p>
        </w:tc>
        <w:tc>
          <w:tcPr>
            <w:tcW w:w="1985" w:type="dxa"/>
            <w:tcBorders>
              <w:top w:val="nil"/>
              <w:left w:val="nil"/>
              <w:bottom w:val="nil"/>
              <w:right w:val="nil"/>
            </w:tcBorders>
            <w:shd w:val="clear" w:color="auto" w:fill="auto"/>
            <w:noWrap/>
            <w:vAlign w:val="bottom"/>
            <w:hideMark/>
          </w:tcPr>
          <w:p w14:paraId="26F5FDEB"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584.29</w:t>
            </w:r>
          </w:p>
        </w:tc>
        <w:tc>
          <w:tcPr>
            <w:tcW w:w="992" w:type="dxa"/>
            <w:tcBorders>
              <w:top w:val="nil"/>
              <w:left w:val="nil"/>
              <w:bottom w:val="nil"/>
              <w:right w:val="nil"/>
            </w:tcBorders>
            <w:shd w:val="clear" w:color="auto" w:fill="auto"/>
            <w:noWrap/>
            <w:vAlign w:val="bottom"/>
            <w:hideMark/>
          </w:tcPr>
          <w:p w14:paraId="461AE54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9</w:t>
            </w:r>
            <w:r>
              <w:rPr>
                <w:rFonts w:eastAsia="Times New Roman" w:cs="Times New Roman"/>
                <w:color w:val="000000"/>
                <w:sz w:val="22"/>
                <w:lang w:val="en-GB" w:eastAsia="en-GB"/>
              </w:rPr>
              <w:t>9</w:t>
            </w:r>
          </w:p>
        </w:tc>
      </w:tr>
      <w:tr w:rsidR="00BC0404" w:rsidRPr="00ED0515" w14:paraId="7F884C69" w14:textId="77777777" w:rsidTr="00BC0404">
        <w:trPr>
          <w:trHeight w:val="300"/>
        </w:trPr>
        <w:tc>
          <w:tcPr>
            <w:tcW w:w="851" w:type="dxa"/>
            <w:tcBorders>
              <w:top w:val="nil"/>
              <w:left w:val="nil"/>
              <w:bottom w:val="nil"/>
              <w:right w:val="nil"/>
            </w:tcBorders>
            <w:shd w:val="clear" w:color="auto" w:fill="auto"/>
            <w:noWrap/>
            <w:vAlign w:val="bottom"/>
            <w:hideMark/>
          </w:tcPr>
          <w:p w14:paraId="5CBBF013"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30F5E2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63FFC51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64</w:t>
            </w:r>
          </w:p>
        </w:tc>
        <w:tc>
          <w:tcPr>
            <w:tcW w:w="1559" w:type="dxa"/>
            <w:tcBorders>
              <w:top w:val="nil"/>
              <w:left w:val="nil"/>
              <w:bottom w:val="nil"/>
              <w:right w:val="nil"/>
            </w:tcBorders>
            <w:shd w:val="clear" w:color="auto" w:fill="auto"/>
            <w:noWrap/>
            <w:vAlign w:val="bottom"/>
            <w:hideMark/>
          </w:tcPr>
          <w:p w14:paraId="66389C6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24D428B4"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595.75</w:t>
            </w:r>
          </w:p>
        </w:tc>
        <w:tc>
          <w:tcPr>
            <w:tcW w:w="1985" w:type="dxa"/>
            <w:tcBorders>
              <w:top w:val="nil"/>
              <w:left w:val="nil"/>
              <w:bottom w:val="nil"/>
              <w:right w:val="nil"/>
            </w:tcBorders>
            <w:shd w:val="clear" w:color="auto" w:fill="auto"/>
            <w:noWrap/>
            <w:vAlign w:val="bottom"/>
            <w:hideMark/>
          </w:tcPr>
          <w:p w14:paraId="7A2A57B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039.33</w:t>
            </w:r>
          </w:p>
        </w:tc>
        <w:tc>
          <w:tcPr>
            <w:tcW w:w="992" w:type="dxa"/>
            <w:tcBorders>
              <w:top w:val="nil"/>
              <w:left w:val="nil"/>
              <w:bottom w:val="nil"/>
              <w:right w:val="nil"/>
            </w:tcBorders>
            <w:shd w:val="clear" w:color="auto" w:fill="auto"/>
            <w:noWrap/>
            <w:vAlign w:val="bottom"/>
            <w:hideMark/>
          </w:tcPr>
          <w:p w14:paraId="45739E2F"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9.16</w:t>
            </w:r>
          </w:p>
        </w:tc>
      </w:tr>
      <w:tr w:rsidR="00BC0404" w:rsidRPr="00ED0515" w14:paraId="60BCC601" w14:textId="77777777" w:rsidTr="00BC0404">
        <w:trPr>
          <w:trHeight w:val="300"/>
        </w:trPr>
        <w:tc>
          <w:tcPr>
            <w:tcW w:w="851" w:type="dxa"/>
            <w:tcBorders>
              <w:top w:val="nil"/>
              <w:left w:val="nil"/>
              <w:bottom w:val="nil"/>
              <w:right w:val="nil"/>
            </w:tcBorders>
            <w:shd w:val="clear" w:color="auto" w:fill="auto"/>
            <w:noWrap/>
            <w:vAlign w:val="bottom"/>
            <w:hideMark/>
          </w:tcPr>
          <w:p w14:paraId="2AE8421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2B3C669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473785F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93.7</w:t>
            </w:r>
            <w:r>
              <w:rPr>
                <w:rFonts w:eastAsia="Times New Roman" w:cs="Times New Roman"/>
                <w:color w:val="000000"/>
                <w:sz w:val="22"/>
                <w:lang w:val="en-GB" w:eastAsia="en-GB"/>
              </w:rPr>
              <w:t>8</w:t>
            </w:r>
          </w:p>
        </w:tc>
        <w:tc>
          <w:tcPr>
            <w:tcW w:w="1559" w:type="dxa"/>
            <w:tcBorders>
              <w:top w:val="nil"/>
              <w:left w:val="nil"/>
              <w:bottom w:val="nil"/>
              <w:right w:val="nil"/>
            </w:tcBorders>
            <w:shd w:val="clear" w:color="auto" w:fill="auto"/>
            <w:noWrap/>
            <w:vAlign w:val="bottom"/>
            <w:hideMark/>
          </w:tcPr>
          <w:p w14:paraId="381B44E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92F022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43.58</w:t>
            </w:r>
          </w:p>
        </w:tc>
        <w:tc>
          <w:tcPr>
            <w:tcW w:w="1985" w:type="dxa"/>
            <w:tcBorders>
              <w:top w:val="nil"/>
              <w:left w:val="nil"/>
              <w:bottom w:val="nil"/>
              <w:right w:val="nil"/>
            </w:tcBorders>
            <w:shd w:val="clear" w:color="auto" w:fill="auto"/>
            <w:noWrap/>
            <w:vAlign w:val="bottom"/>
            <w:hideMark/>
          </w:tcPr>
          <w:p w14:paraId="6B732AE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02.34</w:t>
            </w:r>
          </w:p>
        </w:tc>
        <w:tc>
          <w:tcPr>
            <w:tcW w:w="992" w:type="dxa"/>
            <w:tcBorders>
              <w:top w:val="nil"/>
              <w:left w:val="nil"/>
              <w:bottom w:val="nil"/>
              <w:right w:val="nil"/>
            </w:tcBorders>
            <w:shd w:val="clear" w:color="auto" w:fill="auto"/>
            <w:noWrap/>
            <w:vAlign w:val="bottom"/>
            <w:hideMark/>
          </w:tcPr>
          <w:p w14:paraId="3C4290E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62</w:t>
            </w:r>
          </w:p>
        </w:tc>
      </w:tr>
      <w:tr w:rsidR="00BC0404" w:rsidRPr="00ED0515" w14:paraId="52A2E08D" w14:textId="77777777" w:rsidTr="00BC0404">
        <w:trPr>
          <w:trHeight w:val="300"/>
        </w:trPr>
        <w:tc>
          <w:tcPr>
            <w:tcW w:w="851" w:type="dxa"/>
            <w:tcBorders>
              <w:top w:val="nil"/>
              <w:left w:val="nil"/>
              <w:bottom w:val="nil"/>
              <w:right w:val="nil"/>
            </w:tcBorders>
            <w:shd w:val="clear" w:color="auto" w:fill="auto"/>
            <w:noWrap/>
            <w:vAlign w:val="bottom"/>
            <w:hideMark/>
          </w:tcPr>
          <w:p w14:paraId="4504EC0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68DFB65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6961F8D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4.2</w:t>
            </w:r>
            <w:r>
              <w:rPr>
                <w:rFonts w:eastAsia="Times New Roman" w:cs="Times New Roman"/>
                <w:color w:val="000000"/>
                <w:sz w:val="22"/>
                <w:lang w:val="en-GB" w:eastAsia="en-GB"/>
              </w:rPr>
              <w:t>3</w:t>
            </w:r>
          </w:p>
        </w:tc>
        <w:tc>
          <w:tcPr>
            <w:tcW w:w="1559" w:type="dxa"/>
            <w:tcBorders>
              <w:top w:val="nil"/>
              <w:left w:val="nil"/>
              <w:bottom w:val="nil"/>
              <w:right w:val="nil"/>
            </w:tcBorders>
            <w:shd w:val="clear" w:color="auto" w:fill="auto"/>
            <w:noWrap/>
            <w:vAlign w:val="bottom"/>
            <w:hideMark/>
          </w:tcPr>
          <w:p w14:paraId="6E956C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75794D7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45.92</w:t>
            </w:r>
          </w:p>
        </w:tc>
        <w:tc>
          <w:tcPr>
            <w:tcW w:w="1985" w:type="dxa"/>
            <w:tcBorders>
              <w:top w:val="nil"/>
              <w:left w:val="nil"/>
              <w:bottom w:val="nil"/>
              <w:right w:val="nil"/>
            </w:tcBorders>
            <w:shd w:val="clear" w:color="auto" w:fill="auto"/>
            <w:noWrap/>
            <w:vAlign w:val="bottom"/>
            <w:hideMark/>
          </w:tcPr>
          <w:p w14:paraId="499D17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32.66</w:t>
            </w:r>
          </w:p>
        </w:tc>
        <w:tc>
          <w:tcPr>
            <w:tcW w:w="992" w:type="dxa"/>
            <w:tcBorders>
              <w:top w:val="nil"/>
              <w:left w:val="nil"/>
              <w:bottom w:val="nil"/>
              <w:right w:val="nil"/>
            </w:tcBorders>
            <w:shd w:val="clear" w:color="auto" w:fill="auto"/>
            <w:noWrap/>
            <w:vAlign w:val="bottom"/>
            <w:hideMark/>
          </w:tcPr>
          <w:p w14:paraId="2A8886A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70</w:t>
            </w:r>
          </w:p>
        </w:tc>
      </w:tr>
      <w:tr w:rsidR="00BC0404" w:rsidRPr="00ED0515" w14:paraId="0D1100CF" w14:textId="77777777" w:rsidTr="00BC0404">
        <w:trPr>
          <w:trHeight w:val="300"/>
        </w:trPr>
        <w:tc>
          <w:tcPr>
            <w:tcW w:w="851" w:type="dxa"/>
            <w:tcBorders>
              <w:top w:val="nil"/>
              <w:left w:val="nil"/>
              <w:bottom w:val="nil"/>
              <w:right w:val="nil"/>
            </w:tcBorders>
            <w:shd w:val="clear" w:color="auto" w:fill="auto"/>
            <w:noWrap/>
            <w:vAlign w:val="bottom"/>
            <w:hideMark/>
          </w:tcPr>
          <w:p w14:paraId="4D8D7549"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tcBorders>
              <w:top w:val="nil"/>
              <w:left w:val="nil"/>
              <w:bottom w:val="nil"/>
              <w:right w:val="nil"/>
            </w:tcBorders>
            <w:shd w:val="clear" w:color="auto" w:fill="auto"/>
            <w:noWrap/>
            <w:vAlign w:val="bottom"/>
            <w:hideMark/>
          </w:tcPr>
          <w:p w14:paraId="46D9593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08.98</w:t>
            </w:r>
          </w:p>
        </w:tc>
        <w:tc>
          <w:tcPr>
            <w:tcW w:w="1266" w:type="dxa"/>
            <w:tcBorders>
              <w:top w:val="nil"/>
              <w:left w:val="nil"/>
              <w:bottom w:val="nil"/>
              <w:right w:val="nil"/>
            </w:tcBorders>
            <w:shd w:val="clear" w:color="auto" w:fill="auto"/>
            <w:noWrap/>
            <w:vAlign w:val="bottom"/>
            <w:hideMark/>
          </w:tcPr>
          <w:p w14:paraId="1B40A22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0.1</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199A29E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4A4589E9"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13.26</w:t>
            </w:r>
          </w:p>
        </w:tc>
        <w:tc>
          <w:tcPr>
            <w:tcW w:w="1985" w:type="dxa"/>
            <w:tcBorders>
              <w:top w:val="nil"/>
              <w:left w:val="nil"/>
              <w:bottom w:val="nil"/>
              <w:right w:val="nil"/>
            </w:tcBorders>
            <w:shd w:val="clear" w:color="auto" w:fill="auto"/>
            <w:noWrap/>
            <w:vAlign w:val="bottom"/>
            <w:hideMark/>
          </w:tcPr>
          <w:p w14:paraId="68C87C1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0.2</w:t>
            </w:r>
            <w:r>
              <w:rPr>
                <w:rFonts w:eastAsia="Times New Roman" w:cs="Times New Roman"/>
                <w:color w:val="000000"/>
                <w:sz w:val="22"/>
                <w:lang w:val="en-GB" w:eastAsia="en-GB"/>
              </w:rPr>
              <w:t>0</w:t>
            </w:r>
          </w:p>
        </w:tc>
        <w:tc>
          <w:tcPr>
            <w:tcW w:w="992" w:type="dxa"/>
            <w:tcBorders>
              <w:top w:val="nil"/>
              <w:left w:val="nil"/>
              <w:bottom w:val="nil"/>
              <w:right w:val="nil"/>
            </w:tcBorders>
            <w:shd w:val="clear" w:color="auto" w:fill="auto"/>
            <w:noWrap/>
            <w:vAlign w:val="bottom"/>
            <w:hideMark/>
          </w:tcPr>
          <w:p w14:paraId="6E4CA2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57</w:t>
            </w:r>
          </w:p>
        </w:tc>
      </w:tr>
      <w:tr w:rsidR="00BC0404" w:rsidRPr="00ED0515" w14:paraId="243C8ED5" w14:textId="77777777" w:rsidTr="00BC0404">
        <w:trPr>
          <w:trHeight w:val="300"/>
        </w:trPr>
        <w:tc>
          <w:tcPr>
            <w:tcW w:w="851" w:type="dxa"/>
            <w:tcBorders>
              <w:top w:val="nil"/>
              <w:left w:val="nil"/>
              <w:bottom w:val="nil"/>
              <w:right w:val="nil"/>
            </w:tcBorders>
            <w:shd w:val="clear" w:color="auto" w:fill="auto"/>
            <w:noWrap/>
            <w:vAlign w:val="bottom"/>
            <w:hideMark/>
          </w:tcPr>
          <w:p w14:paraId="6058B6E0"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top w:val="nil"/>
              <w:left w:val="nil"/>
              <w:bottom w:val="nil"/>
              <w:right w:val="nil"/>
            </w:tcBorders>
            <w:shd w:val="clear" w:color="auto" w:fill="auto"/>
            <w:noWrap/>
            <w:vAlign w:val="bottom"/>
            <w:hideMark/>
          </w:tcPr>
          <w:p w14:paraId="466C99A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9172.44</w:t>
            </w:r>
          </w:p>
        </w:tc>
        <w:tc>
          <w:tcPr>
            <w:tcW w:w="1266" w:type="dxa"/>
            <w:tcBorders>
              <w:top w:val="nil"/>
              <w:left w:val="nil"/>
              <w:bottom w:val="nil"/>
              <w:right w:val="nil"/>
            </w:tcBorders>
            <w:shd w:val="clear" w:color="auto" w:fill="auto"/>
            <w:noWrap/>
            <w:vAlign w:val="bottom"/>
            <w:hideMark/>
          </w:tcPr>
          <w:p w14:paraId="4F4E585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435.8</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0B9F7A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01C7E1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63.46</w:t>
            </w:r>
          </w:p>
        </w:tc>
        <w:tc>
          <w:tcPr>
            <w:tcW w:w="1985" w:type="dxa"/>
            <w:tcBorders>
              <w:top w:val="nil"/>
              <w:left w:val="nil"/>
              <w:bottom w:val="nil"/>
              <w:right w:val="nil"/>
            </w:tcBorders>
            <w:shd w:val="clear" w:color="auto" w:fill="auto"/>
            <w:noWrap/>
            <w:vAlign w:val="bottom"/>
            <w:hideMark/>
          </w:tcPr>
          <w:p w14:paraId="601DB369"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6E789D6F"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70DFD6C2" w14:textId="77777777" w:rsidTr="00BC0404">
        <w:trPr>
          <w:trHeight w:val="300"/>
        </w:trPr>
        <w:tc>
          <w:tcPr>
            <w:tcW w:w="851" w:type="dxa"/>
            <w:tcBorders>
              <w:top w:val="single" w:sz="4" w:space="0" w:color="auto"/>
              <w:left w:val="nil"/>
              <w:bottom w:val="nil"/>
              <w:right w:val="nil"/>
            </w:tcBorders>
            <w:shd w:val="clear" w:color="auto" w:fill="auto"/>
            <w:noWrap/>
            <w:vAlign w:val="bottom"/>
            <w:hideMark/>
          </w:tcPr>
          <w:p w14:paraId="42403D3F"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left w:val="nil"/>
              <w:bottom w:val="nil"/>
              <w:right w:val="nil"/>
            </w:tcBorders>
            <w:shd w:val="clear" w:color="auto" w:fill="auto"/>
            <w:noWrap/>
            <w:vAlign w:val="bottom"/>
            <w:hideMark/>
          </w:tcPr>
          <w:p w14:paraId="357A78BF"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266" w:type="dxa"/>
            <w:tcBorders>
              <w:top w:val="single" w:sz="4" w:space="0" w:color="auto"/>
              <w:left w:val="nil"/>
              <w:bottom w:val="nil"/>
              <w:right w:val="nil"/>
            </w:tcBorders>
            <w:shd w:val="clear" w:color="auto" w:fill="auto"/>
            <w:noWrap/>
            <w:vAlign w:val="bottom"/>
            <w:hideMark/>
          </w:tcPr>
          <w:p w14:paraId="36770F9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left w:val="nil"/>
              <w:bottom w:val="nil"/>
              <w:right w:val="nil"/>
            </w:tcBorders>
            <w:shd w:val="clear" w:color="auto" w:fill="auto"/>
            <w:noWrap/>
            <w:vAlign w:val="bottom"/>
            <w:hideMark/>
          </w:tcPr>
          <w:p w14:paraId="109D729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single" w:sz="4" w:space="0" w:color="auto"/>
              <w:left w:val="nil"/>
              <w:bottom w:val="nil"/>
              <w:right w:val="nil"/>
            </w:tcBorders>
            <w:shd w:val="clear" w:color="auto" w:fill="auto"/>
            <w:noWrap/>
            <w:vAlign w:val="bottom"/>
            <w:hideMark/>
          </w:tcPr>
          <w:p w14:paraId="0341CBD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c>
          <w:tcPr>
            <w:tcW w:w="1985" w:type="dxa"/>
            <w:tcBorders>
              <w:top w:val="single" w:sz="4" w:space="0" w:color="auto"/>
              <w:left w:val="nil"/>
              <w:bottom w:val="nil"/>
              <w:right w:val="nil"/>
            </w:tcBorders>
            <w:shd w:val="clear" w:color="auto" w:fill="auto"/>
            <w:noWrap/>
            <w:vAlign w:val="bottom"/>
            <w:hideMark/>
          </w:tcPr>
          <w:p w14:paraId="0E34FD4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992" w:type="dxa"/>
            <w:tcBorders>
              <w:top w:val="single" w:sz="4" w:space="0" w:color="auto"/>
              <w:left w:val="nil"/>
              <w:bottom w:val="nil"/>
              <w:right w:val="nil"/>
            </w:tcBorders>
            <w:shd w:val="clear" w:color="auto" w:fill="auto"/>
            <w:noWrap/>
            <w:vAlign w:val="bottom"/>
            <w:hideMark/>
          </w:tcPr>
          <w:p w14:paraId="21E532F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r>
    </w:tbl>
    <w:p w14:paraId="4AD44546" w14:textId="0A6B3376" w:rsidR="00E576FE" w:rsidRDefault="00E576FE" w:rsidP="002040A9">
      <w:pPr>
        <w:rPr>
          <w:b/>
          <w:bCs/>
        </w:rPr>
      </w:pPr>
    </w:p>
    <w:p w14:paraId="4DA1DD34" w14:textId="77777777" w:rsidR="00E56A2D" w:rsidRDefault="00E56A2D" w:rsidP="002040A9">
      <w:pPr>
        <w:rPr>
          <w:b/>
          <w:bCs/>
        </w:rPr>
      </w:pPr>
    </w:p>
    <w:p w14:paraId="0C90AC1A" w14:textId="459B799F" w:rsidR="0027716E" w:rsidRDefault="0027716E" w:rsidP="0027716E">
      <w:pPr>
        <w:spacing w:after="0" w:line="240" w:lineRule="auto"/>
        <w:rPr>
          <w:rFonts w:eastAsia="Times New Roman" w:cs="Times New Roman"/>
          <w:b/>
          <w:bCs/>
          <w:i/>
          <w:iCs/>
          <w:color w:val="000000"/>
          <w:sz w:val="22"/>
          <w:lang w:val="en-GB" w:eastAsia="en-GB"/>
        </w:rPr>
      </w:pPr>
      <w:r w:rsidRPr="0027716E">
        <w:rPr>
          <w:rFonts w:eastAsia="Times New Roman" w:cs="Times New Roman"/>
          <w:b/>
          <w:bCs/>
          <w:i/>
          <w:iCs/>
          <w:color w:val="000000"/>
          <w:sz w:val="22"/>
          <w:lang w:val="en-GB" w:eastAsia="en-GB"/>
        </w:rPr>
        <w:t xml:space="preserve"> </w:t>
      </w:r>
    </w:p>
    <w:p w14:paraId="0F950B00" w14:textId="00146130" w:rsidR="0027716E" w:rsidRPr="00E56A2D" w:rsidRDefault="00E56A2D" w:rsidP="00E56A2D">
      <w:pPr>
        <w:spacing w:after="160" w:line="259" w:lineRule="auto"/>
        <w:rPr>
          <w:rFonts w:eastAsia="Times New Roman" w:cs="Times New Roman"/>
          <w:b/>
          <w:bCs/>
          <w:iCs/>
          <w:color w:val="000000"/>
          <w:sz w:val="22"/>
          <w:lang w:val="en-GB" w:eastAsia="en-GB"/>
        </w:rPr>
      </w:pPr>
      <w:r>
        <w:rPr>
          <w:rFonts w:eastAsia="Times New Roman" w:cs="Times New Roman"/>
          <w:b/>
          <w:bCs/>
          <w:iCs/>
          <w:color w:val="000000"/>
          <w:sz w:val="22"/>
          <w:lang w:val="en-GB" w:eastAsia="en-GB"/>
        </w:rPr>
        <w:br w:type="page"/>
      </w:r>
    </w:p>
    <w:p w14:paraId="74933EC9" w14:textId="16D4B927" w:rsidR="0027716E" w:rsidRDefault="00D15E99" w:rsidP="0027716E">
      <w:pPr>
        <w:spacing w:after="0" w:line="240" w:lineRule="auto"/>
        <w:rPr>
          <w:rFonts w:eastAsia="Times New Roman" w:cs="Times New Roman"/>
          <w:b/>
          <w:bCs/>
          <w:i/>
          <w:iCs/>
          <w:color w:val="000000"/>
          <w:sz w:val="22"/>
          <w:lang w:val="en-GB" w:eastAsia="en-GB"/>
        </w:rPr>
      </w:pPr>
      <w:r>
        <w:rPr>
          <w:noProof/>
          <w:lang w:val="de-LU" w:eastAsia="de-LU"/>
        </w:rPr>
        <w:lastRenderedPageBreak/>
        <w:drawing>
          <wp:anchor distT="0" distB="0" distL="114300" distR="114300" simplePos="0" relativeHeight="251672576" behindDoc="0" locked="0" layoutInCell="1" allowOverlap="1" wp14:anchorId="6A92E01E" wp14:editId="31CAEF5D">
            <wp:simplePos x="0" y="0"/>
            <wp:positionH relativeFrom="column">
              <wp:posOffset>0</wp:posOffset>
            </wp:positionH>
            <wp:positionV relativeFrom="paragraph">
              <wp:posOffset>2296246</wp:posOffset>
            </wp:positionV>
            <wp:extent cx="5115697" cy="986186"/>
            <wp:effectExtent l="0" t="0" r="889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t="71087" b="4372"/>
                    <a:stretch/>
                  </pic:blipFill>
                  <pic:spPr bwMode="auto">
                    <a:xfrm>
                      <a:off x="0" y="0"/>
                      <a:ext cx="5115697" cy="98618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de-LU" w:eastAsia="de-LU"/>
        </w:rPr>
        <w:drawing>
          <wp:anchor distT="0" distB="0" distL="114300" distR="114300" simplePos="0" relativeHeight="251675648" behindDoc="0" locked="0" layoutInCell="1" allowOverlap="1" wp14:anchorId="33343E84" wp14:editId="77C04019">
            <wp:simplePos x="0" y="0"/>
            <wp:positionH relativeFrom="column">
              <wp:posOffset>0</wp:posOffset>
            </wp:positionH>
            <wp:positionV relativeFrom="paragraph">
              <wp:posOffset>1283850</wp:posOffset>
            </wp:positionV>
            <wp:extent cx="5115697" cy="1011691"/>
            <wp:effectExtent l="0" t="0" r="889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t="35543" b="39281"/>
                    <a:stretch/>
                  </pic:blipFill>
                  <pic:spPr bwMode="auto">
                    <a:xfrm>
                      <a:off x="0" y="0"/>
                      <a:ext cx="5115697" cy="10116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7716E">
        <w:rPr>
          <w:noProof/>
          <w:lang w:val="de-LU" w:eastAsia="de-LU"/>
        </w:rPr>
        <w:drawing>
          <wp:anchor distT="0" distB="0" distL="114300" distR="114300" simplePos="0" relativeHeight="251676672" behindDoc="0" locked="0" layoutInCell="1" allowOverlap="1" wp14:anchorId="740A64AB" wp14:editId="76A64F48">
            <wp:simplePos x="0" y="0"/>
            <wp:positionH relativeFrom="column">
              <wp:posOffset>0</wp:posOffset>
            </wp:positionH>
            <wp:positionV relativeFrom="paragraph">
              <wp:posOffset>247135</wp:posOffset>
            </wp:positionV>
            <wp:extent cx="5115697" cy="103719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b="74189"/>
                    <a:stretch/>
                  </pic:blipFill>
                  <pic:spPr bwMode="auto">
                    <a:xfrm>
                      <a:off x="0" y="0"/>
                      <a:ext cx="5163437" cy="10468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27716E" w:rsidRPr="00ED0515">
        <w:rPr>
          <w:rFonts w:eastAsia="Times New Roman" w:cs="Times New Roman"/>
          <w:b/>
          <w:bCs/>
          <w:i/>
          <w:iCs/>
          <w:color w:val="000000"/>
          <w:sz w:val="22"/>
          <w:lang w:val="en-GB" w:eastAsia="en-GB"/>
        </w:rPr>
        <w:t>M</w:t>
      </w:r>
      <w:r w:rsidR="0027716E">
        <w:rPr>
          <w:rFonts w:eastAsia="Times New Roman" w:cs="Times New Roman"/>
          <w:b/>
          <w:bCs/>
          <w:i/>
          <w:iCs/>
          <w:color w:val="000000"/>
          <w:sz w:val="22"/>
          <w:lang w:val="en-GB" w:eastAsia="en-GB"/>
        </w:rPr>
        <w:t>yathropa</w:t>
      </w:r>
      <w:proofErr w:type="spellEnd"/>
      <w:r w:rsidR="0027716E" w:rsidRPr="00ED0515">
        <w:rPr>
          <w:rFonts w:eastAsia="Times New Roman" w:cs="Times New Roman"/>
          <w:b/>
          <w:bCs/>
          <w:i/>
          <w:iCs/>
          <w:color w:val="000000"/>
          <w:sz w:val="22"/>
          <w:lang w:val="en-GB" w:eastAsia="en-GB"/>
        </w:rPr>
        <w:t xml:space="preserve"> </w:t>
      </w:r>
      <w:proofErr w:type="spellStart"/>
      <w:r w:rsidR="0027716E" w:rsidRPr="00ED0515">
        <w:rPr>
          <w:rFonts w:eastAsia="Times New Roman" w:cs="Times New Roman"/>
          <w:b/>
          <w:bCs/>
          <w:i/>
          <w:iCs/>
          <w:color w:val="000000"/>
          <w:sz w:val="22"/>
          <w:lang w:val="en-GB" w:eastAsia="en-GB"/>
        </w:rPr>
        <w:t>florea</w:t>
      </w:r>
      <w:proofErr w:type="spellEnd"/>
    </w:p>
    <w:p w14:paraId="0B1C54BB" w14:textId="3517A1D9" w:rsidR="0027716E" w:rsidRDefault="00D15E99" w:rsidP="0027716E">
      <w:pPr>
        <w:rPr>
          <w:rFonts w:eastAsia="Times New Roman" w:cs="Times New Roman"/>
          <w:b/>
          <w:bCs/>
          <w:i/>
          <w:iCs/>
          <w:color w:val="000000"/>
          <w:sz w:val="22"/>
          <w:lang w:val="en-GB" w:eastAsia="en-GB"/>
        </w:rPr>
      </w:pPr>
      <w:r>
        <w:rPr>
          <w:noProof/>
          <w:lang w:val="de-LU" w:eastAsia="de-LU"/>
        </w:rPr>
        <mc:AlternateContent>
          <mc:Choice Requires="wps">
            <w:drawing>
              <wp:anchor distT="45720" distB="45720" distL="114300" distR="114300" simplePos="0" relativeHeight="251663360" behindDoc="0" locked="0" layoutInCell="1" allowOverlap="1" wp14:anchorId="28020D9C" wp14:editId="70477A56">
                <wp:simplePos x="0" y="0"/>
                <wp:positionH relativeFrom="column">
                  <wp:posOffset>1254949</wp:posOffset>
                </wp:positionH>
                <wp:positionV relativeFrom="paragraph">
                  <wp:posOffset>3129332</wp:posOffset>
                </wp:positionV>
                <wp:extent cx="3819525" cy="314325"/>
                <wp:effectExtent l="0" t="0" r="9525"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9525" cy="314325"/>
                        </a:xfrm>
                        <a:prstGeom prst="rect">
                          <a:avLst/>
                        </a:prstGeom>
                        <a:solidFill>
                          <a:srgbClr val="FFFFFF"/>
                        </a:solidFill>
                        <a:ln w="9525">
                          <a:noFill/>
                          <a:miter lim="800000"/>
                          <a:headEnd/>
                          <a:tailEnd/>
                        </a:ln>
                      </wps:spPr>
                      <wps:txbx>
                        <w:txbxContent>
                          <w:p w14:paraId="4CE70A98" w14:textId="5150ECA0" w:rsidR="007C0E6F" w:rsidRDefault="007C0E6F" w:rsidP="00B41FD6">
                            <w:r>
                              <w:t>Cologne</w:t>
                            </w:r>
                            <w:r>
                              <w:tab/>
                            </w:r>
                            <w:r>
                              <w:tab/>
                            </w:r>
                            <w:r>
                              <w:tab/>
                              <w:t xml:space="preserve">            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020D9C" id="_x0000_t202" coordsize="21600,21600" o:spt="202" path="m,l,21600r21600,l21600,xe">
                <v:stroke joinstyle="miter"/>
                <v:path gradientshapeok="t" o:connecttype="rect"/>
              </v:shapetype>
              <v:shape id="Text Box 2" o:spid="_x0000_s1026" type="#_x0000_t202" style="position:absolute;margin-left:98.8pt;margin-top:246.4pt;width:300.75pt;height:24.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" stroked="f">
                <v:textbox>
                  <w:txbxContent>
                    <w:p w14:paraId="4CE70A98" w14:textId="5150ECA0" w:rsidR="007C0E6F" w:rsidRDefault="007C0E6F" w:rsidP="00B41FD6">
                      <w:r>
                        <w:t>Cologne</w:t>
                      </w:r>
                      <w:r>
                        <w:tab/>
                      </w:r>
                      <w:r>
                        <w:tab/>
                      </w:r>
                      <w:r>
                        <w:tab/>
                        <w:t xml:space="preserve">            Luxembourg</w:t>
                      </w:r>
                    </w:p>
                  </w:txbxContent>
                </v:textbox>
              </v:shape>
            </w:pict>
          </mc:Fallback>
        </mc:AlternateContent>
      </w:r>
    </w:p>
    <w:p w14:paraId="25B219A8" w14:textId="5F3EDAAA" w:rsidR="00C92331" w:rsidRDefault="00D15E99" w:rsidP="0027716E">
      <w:pPr>
        <w:spacing w:after="0" w:line="240" w:lineRule="auto"/>
      </w:pPr>
      <w:r>
        <w:rPr>
          <w:noProof/>
          <w:lang w:val="de-LU" w:eastAsia="de-LU"/>
        </w:rPr>
        <mc:AlternateContent>
          <mc:Choice Requires="wps">
            <w:drawing>
              <wp:anchor distT="45720" distB="45720" distL="114300" distR="114300" simplePos="0" relativeHeight="251667456" behindDoc="0" locked="0" layoutInCell="1" allowOverlap="1" wp14:anchorId="5A23786F" wp14:editId="3416DFF7">
                <wp:simplePos x="0" y="0"/>
                <wp:positionH relativeFrom="column">
                  <wp:posOffset>1203634</wp:posOffset>
                </wp:positionH>
                <wp:positionV relativeFrom="paragraph">
                  <wp:posOffset>2331171</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386E1118" w:rsidR="007C0E6F" w:rsidRDefault="007C0E6F" w:rsidP="00B41FD6">
                            <w:r>
                              <w:t>Luxembourg</w:t>
                            </w:r>
                            <w:r>
                              <w:tab/>
                            </w:r>
                            <w:r>
                              <w:tab/>
                            </w:r>
                            <w:r>
                              <w:tab/>
                            </w:r>
                            <w:r>
                              <w:tab/>
                              <w:t xml:space="preserve">       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7" type="#_x0000_t202" style="position:absolute;margin-left:94.75pt;margin-top:183.55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" stroked="f">
                <v:textbox>
                  <w:txbxContent>
                    <w:p w14:paraId="520E6485" w14:textId="386E1118" w:rsidR="007C0E6F" w:rsidRDefault="007C0E6F" w:rsidP="00B41FD6">
                      <w:r>
                        <w:t>Luxembourg</w:t>
                      </w:r>
                      <w:r>
                        <w:tab/>
                      </w:r>
                      <w:r>
                        <w:tab/>
                      </w:r>
                      <w:r>
                        <w:tab/>
                      </w:r>
                      <w:r>
                        <w:tab/>
                        <w:t xml:space="preserve">       Cologne</w:t>
                      </w:r>
                    </w:p>
                  </w:txbxContent>
                </v:textbox>
              </v:shape>
            </w:pict>
          </mc:Fallback>
        </mc:AlternateContent>
      </w:r>
      <w:r w:rsidRPr="00C92331">
        <w:rPr>
          <w:noProof/>
          <w:lang w:val="de-LU" w:eastAsia="de-LU"/>
        </w:rPr>
        <w:drawing>
          <wp:anchor distT="0" distB="0" distL="114300" distR="114300" simplePos="0" relativeHeight="251674624" behindDoc="0" locked="0" layoutInCell="1" allowOverlap="1" wp14:anchorId="371FBAEB" wp14:editId="153E9203">
            <wp:simplePos x="0" y="0"/>
            <wp:positionH relativeFrom="column">
              <wp:posOffset>24130</wp:posOffset>
            </wp:positionH>
            <wp:positionV relativeFrom="paragraph">
              <wp:posOffset>1275080</wp:posOffset>
            </wp:positionV>
            <wp:extent cx="5140325" cy="1066800"/>
            <wp:effectExtent l="0" t="0" r="317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b="20179"/>
                    <a:stretch/>
                  </pic:blipFill>
                  <pic:spPr bwMode="auto">
                    <a:xfrm>
                      <a:off x="0" y="0"/>
                      <a:ext cx="5140325" cy="1066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de-LU" w:eastAsia="de-LU"/>
        </w:rPr>
        <w:drawing>
          <wp:anchor distT="0" distB="0" distL="114300" distR="114300" simplePos="0" relativeHeight="251673600" behindDoc="0" locked="0" layoutInCell="1" allowOverlap="1" wp14:anchorId="1F870E83" wp14:editId="1939442F">
            <wp:simplePos x="0" y="0"/>
            <wp:positionH relativeFrom="column">
              <wp:posOffset>0</wp:posOffset>
            </wp:positionH>
            <wp:positionV relativeFrom="paragraph">
              <wp:posOffset>193434</wp:posOffset>
            </wp:positionV>
            <wp:extent cx="5165124" cy="1081552"/>
            <wp:effectExtent l="0" t="0" r="0" b="444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b="17718"/>
                    <a:stretch/>
                  </pic:blipFill>
                  <pic:spPr bwMode="auto">
                    <a:xfrm>
                      <a:off x="0" y="0"/>
                      <a:ext cx="5165124" cy="10815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C92331" w:rsidRPr="00ED0515">
        <w:rPr>
          <w:rFonts w:eastAsia="Times New Roman" w:cs="Times New Roman"/>
          <w:b/>
          <w:bCs/>
          <w:i/>
          <w:iCs/>
          <w:color w:val="000000"/>
          <w:sz w:val="22"/>
          <w:lang w:val="en-GB" w:eastAsia="en-GB"/>
        </w:rPr>
        <w:t>S</w:t>
      </w:r>
      <w:r w:rsidR="00C92331">
        <w:rPr>
          <w:rFonts w:eastAsia="Times New Roman" w:cs="Times New Roman"/>
          <w:b/>
          <w:bCs/>
          <w:i/>
          <w:iCs/>
          <w:color w:val="000000"/>
          <w:sz w:val="22"/>
          <w:lang w:val="en-GB" w:eastAsia="en-GB"/>
        </w:rPr>
        <w:t>yritta</w:t>
      </w:r>
      <w:proofErr w:type="spellEnd"/>
      <w:r w:rsidR="00C92331" w:rsidRPr="00ED0515">
        <w:rPr>
          <w:rFonts w:eastAsia="Times New Roman" w:cs="Times New Roman"/>
          <w:b/>
          <w:bCs/>
          <w:i/>
          <w:iCs/>
          <w:color w:val="000000"/>
          <w:sz w:val="22"/>
          <w:lang w:val="en-GB" w:eastAsia="en-GB"/>
        </w:rPr>
        <w:t xml:space="preserve"> </w:t>
      </w:r>
      <w:proofErr w:type="spellStart"/>
      <w:r w:rsidR="00C92331" w:rsidRPr="00ED0515">
        <w:rPr>
          <w:rFonts w:eastAsia="Times New Roman" w:cs="Times New Roman"/>
          <w:b/>
          <w:bCs/>
          <w:i/>
          <w:iCs/>
          <w:color w:val="000000"/>
          <w:sz w:val="22"/>
          <w:lang w:val="en-GB" w:eastAsia="en-GB"/>
        </w:rPr>
        <w:t>pipiens</w:t>
      </w:r>
      <w:proofErr w:type="spellEnd"/>
    </w:p>
    <w:p w14:paraId="584094AB" w14:textId="34DA3165" w:rsidR="00D15E99" w:rsidRDefault="00D15E99" w:rsidP="00186566">
      <w:pPr>
        <w:rPr>
          <w:b/>
          <w:bCs/>
        </w:rPr>
      </w:pPr>
    </w:p>
    <w:p w14:paraId="154A84F1" w14:textId="3CDFCBB8" w:rsidR="00026F81" w:rsidRDefault="007717BC" w:rsidP="00186566">
      <w:r w:rsidRPr="007717BC">
        <w:rPr>
          <w:b/>
          <w:bCs/>
        </w:rPr>
        <w:t>Fig</w:t>
      </w:r>
      <w:r w:rsidR="002040A9">
        <w:rPr>
          <w:b/>
          <w:bCs/>
        </w:rPr>
        <w:t>ure</w:t>
      </w:r>
      <w:r w:rsidRPr="007717BC">
        <w:rPr>
          <w:b/>
          <w:bCs/>
        </w:rPr>
        <w:t xml:space="preserve"> 2</w:t>
      </w:r>
      <w:r w:rsidR="002040A9">
        <w:rPr>
          <w:b/>
          <w:bCs/>
        </w:rPr>
        <w:t>.</w:t>
      </w:r>
      <w:r>
        <w:rPr>
          <w:b/>
          <w:bCs/>
        </w:rPr>
        <w:t xml:space="preserve"> </w:t>
      </w:r>
      <w:r w:rsidR="000211A1" w:rsidRPr="000211A1">
        <w:t>A</w:t>
      </w:r>
      <w:r w:rsidR="002040A9">
        <w:t>verage cluster assignment the best solution</w:t>
      </w:r>
      <w:r w:rsidR="00ED0515">
        <w:t>s</w:t>
      </w:r>
      <w:r w:rsidR="00602B8B">
        <w:t xml:space="preserve">. A) </w:t>
      </w:r>
      <w:r w:rsidR="002040A9" w:rsidRPr="003C3A52">
        <w:rPr>
          <w:i/>
          <w:iCs/>
        </w:rPr>
        <w:t>K</w:t>
      </w:r>
      <w:r w:rsidR="002040A9">
        <w:t>=</w:t>
      </w:r>
      <w:proofErr w:type="gramStart"/>
      <w:r w:rsidR="002040A9">
        <w:t>2</w:t>
      </w:r>
      <w:proofErr w:type="gramEnd"/>
      <w:r w:rsidR="000211A1">
        <w:t xml:space="preserve"> and </w:t>
      </w:r>
      <w:r w:rsidR="003C3A52">
        <w:rPr>
          <w:i/>
          <w:iCs/>
        </w:rPr>
        <w:t>K</w:t>
      </w:r>
      <w:r w:rsidR="000211A1">
        <w:t>=6</w:t>
      </w:r>
      <w:r w:rsidR="003C3A52">
        <w:t xml:space="preserve"> for </w:t>
      </w:r>
      <w:r w:rsidR="003C3A52">
        <w:rPr>
          <w:i/>
          <w:iCs/>
        </w:rPr>
        <w:t xml:space="preserve">S. </w:t>
      </w:r>
      <w:proofErr w:type="spellStart"/>
      <w:r w:rsidR="003C3A52">
        <w:rPr>
          <w:i/>
          <w:iCs/>
        </w:rPr>
        <w:t>pipiens</w:t>
      </w:r>
      <w:proofErr w:type="spellEnd"/>
      <w:r w:rsidR="00602B8B">
        <w:t>;</w:t>
      </w:r>
      <w:r w:rsidR="003C3A52">
        <w:t xml:space="preserve"> </w:t>
      </w:r>
      <w:r w:rsidR="00602B8B">
        <w:t xml:space="preserve">B)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3C3A52">
        <w:rPr>
          <w:i/>
          <w:iCs/>
        </w:rPr>
        <w:t>M. florea</w:t>
      </w:r>
      <w:r w:rsidR="00C92331">
        <w:t>.</w:t>
      </w:r>
      <w:r w:rsidR="00B41FD6">
        <w:t xml:space="preserve"> </w:t>
      </w:r>
      <w:r w:rsidR="00C92331">
        <w:t xml:space="preserve">Note that for </w:t>
      </w:r>
      <w:r w:rsidR="00C92331" w:rsidRPr="00C92331">
        <w:rPr>
          <w:i/>
          <w:iCs/>
        </w:rPr>
        <w:t>K</w:t>
      </w:r>
      <w:r w:rsidR="00C92331">
        <w:t>=</w:t>
      </w:r>
      <w:proofErr w:type="gramStart"/>
      <w:r w:rsidR="00C92331">
        <w:t>2</w:t>
      </w:r>
      <w:proofErr w:type="gramEnd"/>
      <w:r w:rsidR="00C92331">
        <w:t xml:space="preserve"> (</w:t>
      </w:r>
      <w:r w:rsidR="00C92331">
        <w:rPr>
          <w:i/>
          <w:iCs/>
        </w:rPr>
        <w:t>S. pipiens</w:t>
      </w:r>
      <w:r w:rsidR="00C92331">
        <w:t xml:space="preserve">) and </w:t>
      </w:r>
      <w:r w:rsidR="00C92331" w:rsidRPr="00C92331">
        <w:rPr>
          <w:i/>
          <w:iCs/>
        </w:rPr>
        <w:t>K</w:t>
      </w:r>
      <w:r w:rsidR="00C92331">
        <w:t>=3 (</w:t>
      </w:r>
      <w:r w:rsidR="00C92331">
        <w:rPr>
          <w:i/>
          <w:iCs/>
        </w:rPr>
        <w:t>M. florea</w:t>
      </w:r>
      <w:r w:rsidR="00C92331">
        <w:t>) we displayed the average of runs for the major mode (7/10 and 6/10 runs, respectively).</w:t>
      </w:r>
      <w:r w:rsidR="008F46E6">
        <w:t xml:space="preserve"> Sample sizes ratios </w:t>
      </w:r>
      <w:proofErr w:type="gramStart"/>
      <w:r w:rsidR="008F46E6">
        <w:t>are divided</w:t>
      </w:r>
      <w:proofErr w:type="gramEnd"/>
      <w:r w:rsidR="008F46E6">
        <w:t xml:space="preserve"> among pop as follows: 32% </w:t>
      </w:r>
      <w:r w:rsidR="009D20B1">
        <w:t>(</w:t>
      </w:r>
      <w:r w:rsidR="009D20B1">
        <w:rPr>
          <w:i/>
          <w:iCs/>
        </w:rPr>
        <w:t xml:space="preserve">M. </w:t>
      </w:r>
      <w:r w:rsidR="009D20B1" w:rsidRPr="009D20B1">
        <w:t>florea</w:t>
      </w:r>
      <w:r w:rsidR="009D20B1">
        <w:t xml:space="preserve">) </w:t>
      </w:r>
      <w:r w:rsidR="009D20B1" w:rsidRPr="009D20B1">
        <w:t>and</w:t>
      </w:r>
      <w:r w:rsidR="009D20B1">
        <w:t xml:space="preserve"> 70% (</w:t>
      </w:r>
      <w:r w:rsidR="009D20B1">
        <w:rPr>
          <w:i/>
          <w:iCs/>
        </w:rPr>
        <w:t xml:space="preserve">S. </w:t>
      </w:r>
      <w:proofErr w:type="spellStart"/>
      <w:r w:rsidR="009D20B1" w:rsidRPr="009D20B1">
        <w:t>pipiens</w:t>
      </w:r>
      <w:proofErr w:type="spellEnd"/>
      <w:r w:rsidR="009D20B1">
        <w:t xml:space="preserve">) </w:t>
      </w:r>
      <w:r w:rsidR="008F46E6" w:rsidRPr="009D20B1">
        <w:t>in</w:t>
      </w:r>
      <w:r w:rsidR="009D20B1">
        <w:t>dividuals from</w:t>
      </w:r>
      <w:r w:rsidR="008F46E6">
        <w:t xml:space="preserve"> Luxembourg</w:t>
      </w:r>
      <w:r w:rsidR="009D20B1">
        <w:t>.</w:t>
      </w:r>
    </w:p>
    <w:p w14:paraId="1C6656B0" w14:textId="464277C5" w:rsidR="00A61574" w:rsidRPr="003E4714" w:rsidRDefault="00A61574" w:rsidP="00186566">
      <w:pPr>
        <w:rPr>
          <w:noProof/>
          <w:lang w:eastAsia="de-LU"/>
        </w:rPr>
      </w:pPr>
    </w:p>
    <w:p w14:paraId="653A5BAE" w14:textId="01C9397A" w:rsidR="00DF4911" w:rsidRPr="004A34B4" w:rsidRDefault="00F3668F" w:rsidP="00186566">
      <w:pPr>
        <w:rPr>
          <w:noProof/>
          <w:lang w:val="fr-FR"/>
        </w:rPr>
      </w:pPr>
      <w:r>
        <w:rPr>
          <w:noProof/>
          <w:lang w:val="de-LU" w:eastAsia="de-LU"/>
        </w:rPr>
        <w:lastRenderedPageBreak/>
        <mc:AlternateContent>
          <mc:Choice Requires="wps">
            <w:drawing>
              <wp:anchor distT="45720" distB="45720" distL="114300" distR="114300" simplePos="0" relativeHeight="251703296" behindDoc="0" locked="0" layoutInCell="1" allowOverlap="1" wp14:anchorId="0D7D5C6E" wp14:editId="0CBECA12">
                <wp:simplePos x="0" y="0"/>
                <wp:positionH relativeFrom="column">
                  <wp:posOffset>-48947</wp:posOffset>
                </wp:positionH>
                <wp:positionV relativeFrom="paragraph">
                  <wp:posOffset>460839</wp:posOffset>
                </wp:positionV>
                <wp:extent cx="420534" cy="314325"/>
                <wp:effectExtent l="0" t="0" r="0" b="9525"/>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66FA514B" w14:textId="6A458242" w:rsidR="00F3668F" w:rsidRPr="00F3668F" w:rsidRDefault="00F3668F" w:rsidP="00F3668F">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7D5C6E" id="_x0000_s1028" type="#_x0000_t202" style="position:absolute;margin-left:-3.85pt;margin-top:36.3pt;width:33.1pt;height:24.75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" stroked="f">
                <v:textbox>
                  <w:txbxContent>
                    <w:p w14:paraId="66FA514B" w14:textId="6A458242" w:rsidR="00F3668F" w:rsidRPr="00F3668F" w:rsidRDefault="00F3668F" w:rsidP="00F3668F">
                      <w:r w:rsidRPr="00F3668F">
                        <w:t>A)</w:t>
                      </w:r>
                    </w:p>
                  </w:txbxContent>
                </v:textbox>
              </v:shape>
            </w:pict>
          </mc:Fallback>
        </mc:AlternateContent>
      </w:r>
      <w:r w:rsidRPr="008247FA">
        <w:rPr>
          <w:noProof/>
          <w:lang w:val="de-LU" w:eastAsia="de-LU"/>
        </w:rPr>
        <w:drawing>
          <wp:anchor distT="0" distB="0" distL="114300" distR="114300" simplePos="0" relativeHeight="251689984" behindDoc="0" locked="0" layoutInCell="1" allowOverlap="1" wp14:anchorId="45E9627E" wp14:editId="5749D17F">
            <wp:simplePos x="0" y="0"/>
            <wp:positionH relativeFrom="column">
              <wp:posOffset>278765</wp:posOffset>
            </wp:positionH>
            <wp:positionV relativeFrom="paragraph">
              <wp:posOffset>552450</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778" b="7934"/>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r>
        <w:rPr>
          <w:noProof/>
          <w:lang w:val="de-LU" w:eastAsia="de-LU"/>
        </w:rPr>
        <mc:AlternateContent>
          <mc:Choice Requires="wps">
            <w:drawing>
              <wp:anchor distT="45720" distB="45720" distL="114300" distR="114300" simplePos="0" relativeHeight="251693056" behindDoc="1" locked="0" layoutInCell="1" allowOverlap="1" wp14:anchorId="4B023170" wp14:editId="585BDD68">
                <wp:simplePos x="0" y="0"/>
                <wp:positionH relativeFrom="column">
                  <wp:posOffset>-156210</wp:posOffset>
                </wp:positionH>
                <wp:positionV relativeFrom="paragraph">
                  <wp:posOffset>1285240</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5CAE59F" w14:textId="6E04C204" w:rsidR="007C0E6F" w:rsidRPr="00F3668F" w:rsidRDefault="007C0E6F" w:rsidP="00DF4911">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023170" id="_x0000_s1029" type="#_x0000_t202" style="position:absolute;margin-left:-12.3pt;margin-top:101.2pt;width:53.8pt;height:24.75pt;rotation:-90;z-index:-251623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" stroked="f">
                <v:textbox>
                  <w:txbxContent>
                    <w:p w14:paraId="35CAE59F" w14:textId="6E04C204" w:rsidR="007C0E6F" w:rsidRPr="00F3668F" w:rsidRDefault="007C0E6F" w:rsidP="00DF4911">
                      <w:pPr>
                        <w:rPr>
                          <w:sz w:val="20"/>
                        </w:rPr>
                      </w:pPr>
                      <w:r w:rsidRPr="00F3668F">
                        <w:rPr>
                          <w:sz w:val="20"/>
                        </w:rPr>
                        <w:t>Density</w:t>
                      </w:r>
                    </w:p>
                  </w:txbxContent>
                </v:textbox>
              </v:shape>
            </w:pict>
          </mc:Fallback>
        </mc:AlternateContent>
      </w:r>
      <w:r w:rsidRPr="0091056A">
        <w:rPr>
          <w:noProof/>
          <w:lang w:val="de-LU" w:eastAsia="de-LU"/>
        </w:rPr>
        <w:drawing>
          <wp:anchor distT="0" distB="0" distL="114300" distR="114300" simplePos="0" relativeHeight="251694080" behindDoc="1" locked="0" layoutInCell="1" allowOverlap="1" wp14:anchorId="64598EF6" wp14:editId="7839B183">
            <wp:simplePos x="0" y="0"/>
            <wp:positionH relativeFrom="column">
              <wp:posOffset>3014980</wp:posOffset>
            </wp:positionH>
            <wp:positionV relativeFrom="paragraph">
              <wp:posOffset>554990</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886" b="7867"/>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de-LU" w:eastAsia="de-LU"/>
        </w:rPr>
        <mc:AlternateContent>
          <mc:Choice Requires="wps">
            <w:drawing>
              <wp:anchor distT="45720" distB="45720" distL="114300" distR="114300" simplePos="0" relativeHeight="251686912" behindDoc="1" locked="0" layoutInCell="1" allowOverlap="1" wp14:anchorId="787BA45C" wp14:editId="4FA6032D">
                <wp:simplePos x="0" y="0"/>
                <wp:positionH relativeFrom="column">
                  <wp:posOffset>2240280</wp:posOffset>
                </wp:positionH>
                <wp:positionV relativeFrom="paragraph">
                  <wp:posOffset>2286635</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8581D7E" w14:textId="55BC6B50" w:rsidR="007C0E6F" w:rsidRPr="00F3668F" w:rsidRDefault="007C0E6F" w:rsidP="00DF4911">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BA45C" id="_x0000_s1030" type="#_x0000_t202" style="position:absolute;margin-left:176.4pt;margin-top:180.05pt;width:133.55pt;height:24.75pt;z-index:-251629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OKIw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" stroked="f">
                <v:textbox>
                  <w:txbxContent>
                    <w:p w14:paraId="48581D7E" w14:textId="55BC6B50" w:rsidR="007C0E6F" w:rsidRPr="00F3668F" w:rsidRDefault="007C0E6F" w:rsidP="00DF4911">
                      <w:pPr>
                        <w:rPr>
                          <w:sz w:val="20"/>
                        </w:rPr>
                      </w:pPr>
                      <w:r w:rsidRPr="00F3668F">
                        <w:rPr>
                          <w:sz w:val="20"/>
                        </w:rPr>
                        <w:t>Discrimination function</w:t>
                      </w:r>
                    </w:p>
                  </w:txbxContent>
                </v:textbox>
              </v:shape>
            </w:pict>
          </mc:Fallback>
        </mc:AlternateContent>
      </w:r>
      <w:r>
        <w:rPr>
          <w:noProof/>
          <w:lang w:val="de-LU" w:eastAsia="de-LU"/>
        </w:rPr>
        <mc:AlternateContent>
          <mc:Choice Requires="wps">
            <w:drawing>
              <wp:anchor distT="45720" distB="45720" distL="114300" distR="114300" simplePos="0" relativeHeight="251701248" behindDoc="0" locked="0" layoutInCell="1" allowOverlap="1" wp14:anchorId="0C9C2C7A" wp14:editId="09CC0188">
                <wp:simplePos x="0" y="0"/>
                <wp:positionH relativeFrom="column">
                  <wp:posOffset>1170511</wp:posOffset>
                </wp:positionH>
                <wp:positionV relativeFrom="paragraph">
                  <wp:posOffset>-177611</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09CAEFB0" w14:textId="23B868F9" w:rsidR="00F3668F" w:rsidRDefault="00F3668F" w:rsidP="00F3668F">
                            <w:r>
                              <w:rPr>
                                <w:i/>
                              </w:rPr>
                              <w:t xml:space="preserve">S. </w:t>
                            </w:r>
                            <w:proofErr w:type="spellStart"/>
                            <w:r>
                              <w:rPr>
                                <w:i/>
                              </w:rPr>
                              <w:t>pipiens</w:t>
                            </w:r>
                            <w:proofErr w:type="spellEnd"/>
                            <w:r>
                              <w:tab/>
                            </w:r>
                            <w:r>
                              <w:tab/>
                            </w:r>
                            <w:r>
                              <w:tab/>
                            </w:r>
                            <w:r>
                              <w:tab/>
                            </w:r>
                            <w:r>
                              <w:t xml:space="preserve">          </w:t>
                            </w:r>
                            <w:r>
                              <w:rPr>
                                <w:i/>
                              </w:rPr>
                              <w:t xml:space="preserve">M. </w:t>
                            </w:r>
                            <w:proofErr w:type="spellStart"/>
                            <w:r>
                              <w:rPr>
                                <w:i/>
                              </w:rPr>
                              <w:t>flore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9C2C7A" id="_x0000_s1031" type="#_x0000_t202" style="position:absolute;margin-left:92.15pt;margin-top:-14pt;width:307.5pt;height:24.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" stroked="f">
                <v:textbox>
                  <w:txbxContent>
                    <w:p w14:paraId="09CAEFB0" w14:textId="23B868F9" w:rsidR="00F3668F" w:rsidRDefault="00F3668F" w:rsidP="00F3668F">
                      <w:r>
                        <w:rPr>
                          <w:i/>
                        </w:rPr>
                        <w:t xml:space="preserve">S. </w:t>
                      </w:r>
                      <w:proofErr w:type="spellStart"/>
                      <w:r>
                        <w:rPr>
                          <w:i/>
                        </w:rPr>
                        <w:t>pipiens</w:t>
                      </w:r>
                      <w:proofErr w:type="spellEnd"/>
                      <w:r>
                        <w:tab/>
                      </w:r>
                      <w:r>
                        <w:tab/>
                      </w:r>
                      <w:r>
                        <w:tab/>
                      </w:r>
                      <w:r>
                        <w:tab/>
                      </w:r>
                      <w:r>
                        <w:t xml:space="preserve">          </w:t>
                      </w:r>
                      <w:r>
                        <w:rPr>
                          <w:i/>
                        </w:rPr>
                        <w:t xml:space="preserve">M. </w:t>
                      </w:r>
                      <w:proofErr w:type="spellStart"/>
                      <w:r>
                        <w:rPr>
                          <w:i/>
                        </w:rPr>
                        <w:t>florea</w:t>
                      </w:r>
                      <w:proofErr w:type="spellEnd"/>
                    </w:p>
                  </w:txbxContent>
                </v:textbox>
              </v:shape>
            </w:pict>
          </mc:Fallback>
        </mc:AlternateContent>
      </w:r>
      <w:r w:rsidR="007306E4" w:rsidRPr="004A34B4">
        <w:rPr>
          <w:noProof/>
          <w:lang w:val="fr-FR"/>
        </w:rPr>
        <w:t xml:space="preserve"> </w:t>
      </w:r>
    </w:p>
    <w:p w14:paraId="07DA22E6" w14:textId="7F8C5B65" w:rsidR="00DF4911" w:rsidRPr="004A34B4" w:rsidRDefault="00DF4911" w:rsidP="00186566">
      <w:pPr>
        <w:rPr>
          <w:noProof/>
          <w:lang w:val="fr-FR"/>
        </w:rPr>
      </w:pPr>
    </w:p>
    <w:p w14:paraId="69CA6E1C" w14:textId="17F35633" w:rsidR="00DF4911" w:rsidRPr="004A34B4" w:rsidRDefault="00DF4911" w:rsidP="00186566">
      <w:pPr>
        <w:rPr>
          <w:noProof/>
          <w:lang w:val="fr-FR"/>
        </w:rPr>
      </w:pPr>
    </w:p>
    <w:p w14:paraId="1F618EF6" w14:textId="6A2AAC26" w:rsidR="00DF4911" w:rsidRPr="004A34B4" w:rsidRDefault="00DF4911" w:rsidP="00186566">
      <w:pPr>
        <w:rPr>
          <w:noProof/>
          <w:lang w:val="fr-FR"/>
        </w:rPr>
      </w:pPr>
    </w:p>
    <w:p w14:paraId="5E389E4C" w14:textId="06A9643A" w:rsidR="00DF4911" w:rsidRPr="004A34B4" w:rsidRDefault="00F3668F" w:rsidP="00186566">
      <w:pPr>
        <w:rPr>
          <w:noProof/>
          <w:lang w:val="fr-FR"/>
        </w:rPr>
      </w:pPr>
      <w:r w:rsidRPr="00D84E1C">
        <w:rPr>
          <w:noProof/>
          <w:lang w:val="de-LU" w:eastAsia="de-LU"/>
        </w:rPr>
        <w:drawing>
          <wp:anchor distT="0" distB="0" distL="114300" distR="114300" simplePos="0" relativeHeight="251697152" behindDoc="0" locked="0" layoutInCell="1" allowOverlap="1" wp14:anchorId="703061E1" wp14:editId="75BA6B7B">
            <wp:simplePos x="0" y="0"/>
            <wp:positionH relativeFrom="column">
              <wp:posOffset>3162935</wp:posOffset>
            </wp:positionH>
            <wp:positionV relativeFrom="paragraph">
              <wp:posOffset>725805</wp:posOffset>
            </wp:positionV>
            <wp:extent cx="2692400" cy="1920875"/>
            <wp:effectExtent l="0" t="0" r="0" b="3175"/>
            <wp:wrapNone/>
            <wp:docPr id="30" name="Picture 30" descr="C:\Users\jwittische\Desktop\Projects\Syrphidae_LandGen\DAPC_scatter_denovo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ische\Desktop\Projects\Syrphidae_LandGen\DAPC_scatter_denovo_M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92400" cy="1920875"/>
                    </a:xfrm>
                    <a:prstGeom prst="rect">
                      <a:avLst/>
                    </a:prstGeom>
                    <a:noFill/>
                    <a:ln>
                      <a:noFill/>
                    </a:ln>
                  </pic:spPr>
                </pic:pic>
              </a:graphicData>
            </a:graphic>
          </wp:anchor>
        </w:drawing>
      </w:r>
      <w:r>
        <w:rPr>
          <w:noProof/>
          <w:lang w:val="de-LU" w:eastAsia="de-LU"/>
        </w:rPr>
        <mc:AlternateContent>
          <mc:Choice Requires="wps">
            <w:drawing>
              <wp:anchor distT="45720" distB="45720" distL="114300" distR="114300" simplePos="0" relativeHeight="251705344" behindDoc="0" locked="0" layoutInCell="1" allowOverlap="1" wp14:anchorId="77BF9961" wp14:editId="11F16B9F">
                <wp:simplePos x="0" y="0"/>
                <wp:positionH relativeFrom="column">
                  <wp:posOffset>-69850</wp:posOffset>
                </wp:positionH>
                <wp:positionV relativeFrom="paragraph">
                  <wp:posOffset>335915</wp:posOffset>
                </wp:positionV>
                <wp:extent cx="420370" cy="3143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50BD327A" w14:textId="2F442246" w:rsidR="00F3668F" w:rsidRPr="00F3668F" w:rsidRDefault="00F3668F" w:rsidP="00F3668F">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F9961" id="_x0000_s1032" type="#_x0000_t202" style="position:absolute;margin-left:-5.5pt;margin-top:26.45pt;width:33.1pt;height:24.7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" stroked="f">
                <v:textbox>
                  <w:txbxContent>
                    <w:p w14:paraId="50BD327A" w14:textId="2F442246" w:rsidR="00F3668F" w:rsidRPr="00F3668F" w:rsidRDefault="00F3668F" w:rsidP="00F3668F">
                      <w:r>
                        <w:t>B</w:t>
                      </w:r>
                      <w:r w:rsidRPr="00F3668F">
                        <w:t>)</w:t>
                      </w:r>
                    </w:p>
                  </w:txbxContent>
                </v:textbox>
              </v:shape>
            </w:pict>
          </mc:Fallback>
        </mc:AlternateContent>
      </w:r>
      <w:r w:rsidRPr="009826ED">
        <w:rPr>
          <w:noProof/>
          <w:lang w:val="de-LU" w:eastAsia="de-LU"/>
        </w:rPr>
        <w:drawing>
          <wp:anchor distT="0" distB="0" distL="114300" distR="114300" simplePos="0" relativeHeight="251691008" behindDoc="0" locked="0" layoutInCell="1" allowOverlap="1" wp14:anchorId="426F962C" wp14:editId="55D2C58C">
            <wp:simplePos x="0" y="0"/>
            <wp:positionH relativeFrom="column">
              <wp:posOffset>50165</wp:posOffset>
            </wp:positionH>
            <wp:positionV relativeFrom="paragraph">
              <wp:posOffset>757555</wp:posOffset>
            </wp:positionV>
            <wp:extent cx="2643505" cy="1885950"/>
            <wp:effectExtent l="0" t="0" r="4445" b="0"/>
            <wp:wrapNone/>
            <wp:docPr id="18" name="Picture 18" descr="C:\Users\jwittische\Desktop\Projects\Syrphidae_LandGen\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wittische\Desktop\Projects\Syrphidae_LandGen\DAPC_SP_denovo.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3505" cy="1885950"/>
                    </a:xfrm>
                    <a:prstGeom prst="rect">
                      <a:avLst/>
                    </a:prstGeom>
                    <a:noFill/>
                    <a:ln>
                      <a:noFill/>
                    </a:ln>
                  </pic:spPr>
                </pic:pic>
              </a:graphicData>
            </a:graphic>
          </wp:anchor>
        </w:drawing>
      </w:r>
    </w:p>
    <w:p w14:paraId="2C23DCDA" w14:textId="021CC7AC" w:rsidR="00AE0B66" w:rsidRPr="004A34B4" w:rsidRDefault="00AE0B66" w:rsidP="00186566">
      <w:pPr>
        <w:rPr>
          <w:noProof/>
          <w:lang w:val="fr-FR"/>
        </w:rPr>
      </w:pPr>
    </w:p>
    <w:p w14:paraId="43D1C302" w14:textId="5AA13E05" w:rsidR="009826ED" w:rsidRPr="004A34B4" w:rsidRDefault="009826ED" w:rsidP="00186566">
      <w:pPr>
        <w:rPr>
          <w:noProof/>
          <w:lang w:val="fr-FR"/>
        </w:rPr>
      </w:pPr>
    </w:p>
    <w:p w14:paraId="78BC755B" w14:textId="3F94F549" w:rsidR="000B2CB3" w:rsidRPr="004A34B4" w:rsidRDefault="000B2CB3" w:rsidP="00186566">
      <w:pPr>
        <w:rPr>
          <w:noProof/>
          <w:lang w:val="fr-FR"/>
        </w:rPr>
      </w:pPr>
    </w:p>
    <w:p w14:paraId="3D467B37" w14:textId="5092CC68" w:rsidR="00A61574" w:rsidRPr="004A34B4" w:rsidRDefault="00F3668F" w:rsidP="00C02CE4">
      <w:pPr>
        <w:rPr>
          <w:b/>
          <w:bCs/>
          <w:lang w:val="fr-FR"/>
        </w:rPr>
      </w:pPr>
      <w:r>
        <w:rPr>
          <w:noProof/>
          <w:lang w:val="de-LU" w:eastAsia="de-LU"/>
        </w:rPr>
        <mc:AlternateContent>
          <mc:Choice Requires="wps">
            <w:drawing>
              <wp:anchor distT="45720" distB="45720" distL="114300" distR="114300" simplePos="0" relativeHeight="251707392" behindDoc="0" locked="0" layoutInCell="1" allowOverlap="1" wp14:anchorId="16EB013F" wp14:editId="65CAB2EF">
                <wp:simplePos x="0" y="0"/>
                <wp:positionH relativeFrom="column">
                  <wp:posOffset>-61595</wp:posOffset>
                </wp:positionH>
                <wp:positionV relativeFrom="paragraph">
                  <wp:posOffset>558045</wp:posOffset>
                </wp:positionV>
                <wp:extent cx="420370" cy="314325"/>
                <wp:effectExtent l="0" t="0" r="0" b="9525"/>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69AE14CB" w14:textId="253250BC" w:rsidR="00F3668F" w:rsidRPr="00F3668F" w:rsidRDefault="00F3668F" w:rsidP="00F3668F">
                            <w:r>
                              <w:t>C</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B013F" id="_x0000_s1033" type="#_x0000_t202" style="position:absolute;margin-left:-4.85pt;margin-top:43.95pt;width:33.1pt;height:24.75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" stroked="f">
                <v:textbox>
                  <w:txbxContent>
                    <w:p w14:paraId="69AE14CB" w14:textId="253250BC" w:rsidR="00F3668F" w:rsidRPr="00F3668F" w:rsidRDefault="00F3668F" w:rsidP="00F3668F">
                      <w:r>
                        <w:t>C</w:t>
                      </w:r>
                      <w:r w:rsidRPr="00F3668F">
                        <w:t>)</w:t>
                      </w:r>
                    </w:p>
                  </w:txbxContent>
                </v:textbox>
              </v:shape>
            </w:pict>
          </mc:Fallback>
        </mc:AlternateContent>
      </w:r>
    </w:p>
    <w:p w14:paraId="1BABA46F" w14:textId="615D970D" w:rsidR="00C02CE4" w:rsidRPr="004A34B4" w:rsidRDefault="00F3668F" w:rsidP="00186566">
      <w:pPr>
        <w:rPr>
          <w:b/>
          <w:bCs/>
          <w:lang w:val="fr-FR"/>
        </w:rPr>
      </w:pPr>
      <w:r>
        <w:rPr>
          <w:noProof/>
          <w:lang w:val="de-LU" w:eastAsia="de-LU"/>
        </w:rPr>
        <mc:AlternateContent>
          <mc:Choice Requires="wps">
            <w:drawing>
              <wp:anchor distT="45720" distB="45720" distL="114300" distR="114300" simplePos="0" relativeHeight="251684864" behindDoc="0" locked="0" layoutInCell="1" allowOverlap="1" wp14:anchorId="45025098" wp14:editId="79EAA95B">
                <wp:simplePos x="0" y="0"/>
                <wp:positionH relativeFrom="column">
                  <wp:posOffset>2644140</wp:posOffset>
                </wp:positionH>
                <wp:positionV relativeFrom="paragraph">
                  <wp:posOffset>492159</wp:posOffset>
                </wp:positionV>
                <wp:extent cx="732790" cy="314325"/>
                <wp:effectExtent l="0" t="0" r="0" b="952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790" cy="314325"/>
                        </a:xfrm>
                        <a:prstGeom prst="rect">
                          <a:avLst/>
                        </a:prstGeom>
                        <a:solidFill>
                          <a:srgbClr val="FFFFFF"/>
                        </a:solidFill>
                        <a:ln w="9525">
                          <a:noFill/>
                          <a:miter lim="800000"/>
                          <a:headEnd/>
                          <a:tailEnd/>
                        </a:ln>
                      </wps:spPr>
                      <wps:txbx>
                        <w:txbxContent>
                          <w:p w14:paraId="3818B404" w14:textId="6DF0D624" w:rsidR="007C0E6F" w:rsidRPr="00F3668F" w:rsidRDefault="007C0E6F" w:rsidP="009826ED">
                            <w:pPr>
                              <w:rPr>
                                <w:sz w:val="20"/>
                              </w:rPr>
                            </w:pPr>
                            <w:r w:rsidRPr="00F3668F">
                              <w:rPr>
                                <w:sz w:val="20"/>
                              </w:rPr>
                              <w:t>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25098" id="_x0000_s1034" type="#_x0000_t202" style="position:absolute;margin-left:208.2pt;margin-top:38.75pt;width:57.7pt;height:24.7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" stroked="f">
                <v:textbox>
                  <w:txbxContent>
                    <w:p w14:paraId="3818B404" w14:textId="6DF0D624" w:rsidR="007C0E6F" w:rsidRPr="00F3668F" w:rsidRDefault="007C0E6F" w:rsidP="009826ED">
                      <w:pPr>
                        <w:rPr>
                          <w:sz w:val="20"/>
                        </w:rPr>
                      </w:pPr>
                      <w:r w:rsidRPr="00F3668F">
                        <w:rPr>
                          <w:sz w:val="20"/>
                        </w:rPr>
                        <w:t>Cologne</w:t>
                      </w:r>
                    </w:p>
                  </w:txbxContent>
                </v:textbox>
              </v:shape>
            </w:pict>
          </mc:Fallback>
        </mc:AlternateContent>
      </w:r>
      <w:r w:rsidRPr="009826ED">
        <w:rPr>
          <w:noProof/>
          <w:lang w:val="de-LU" w:eastAsia="de-LU"/>
        </w:rPr>
        <w:drawing>
          <wp:anchor distT="0" distB="0" distL="114300" distR="114300" simplePos="0" relativeHeight="251680768" behindDoc="0" locked="0" layoutInCell="1" allowOverlap="1" wp14:anchorId="45562CE9" wp14:editId="1F1D5491">
            <wp:simplePos x="0" y="0"/>
            <wp:positionH relativeFrom="column">
              <wp:posOffset>172720</wp:posOffset>
            </wp:positionH>
            <wp:positionV relativeFrom="paragraph">
              <wp:posOffset>1032510</wp:posOffset>
            </wp:positionV>
            <wp:extent cx="1103630" cy="1111885"/>
            <wp:effectExtent l="0" t="0" r="1270" b="0"/>
            <wp:wrapNone/>
            <wp:docPr id="19" name="Picture 19"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17">
                      <a:extLst>
                        <a:ext uri="{28A0092B-C50C-407E-A947-70E740481C1C}">
                          <a14:useLocalDpi xmlns:a14="http://schemas.microsoft.com/office/drawing/2010/main" val="0"/>
                        </a:ext>
                      </a:extLst>
                    </a:blip>
                    <a:srcRect l="37258" t="67081" r="51043" b="16399"/>
                    <a:stretch/>
                  </pic:blipFill>
                  <pic:spPr bwMode="auto">
                    <a:xfrm>
                      <a:off x="0" y="0"/>
                      <a:ext cx="1103630" cy="1111885"/>
                    </a:xfrm>
                    <a:prstGeom prst="rect">
                      <a:avLst/>
                    </a:prstGeom>
                    <a:noFill/>
                    <a:ln>
                      <a:noFill/>
                    </a:ln>
                    <a:extLst>
                      <a:ext uri="{53640926-AAD7-44D8-BBD7-CCE9431645EC}">
                        <a14:shadowObscured xmlns:a14="http://schemas.microsoft.com/office/drawing/2010/main"/>
                      </a:ext>
                    </a:extLst>
                  </pic:spPr>
                </pic:pic>
              </a:graphicData>
            </a:graphic>
          </wp:anchor>
        </w:drawing>
      </w:r>
      <w:r w:rsidRPr="00D84E1C">
        <w:rPr>
          <w:b/>
          <w:bCs/>
          <w:noProof/>
          <w:lang w:val="de-LU" w:eastAsia="de-LU"/>
        </w:rPr>
        <w:drawing>
          <wp:anchor distT="0" distB="0" distL="114300" distR="114300" simplePos="0" relativeHeight="251699200" behindDoc="0" locked="0" layoutInCell="1" allowOverlap="1" wp14:anchorId="4500B92A" wp14:editId="434210CC">
            <wp:simplePos x="0" y="0"/>
            <wp:positionH relativeFrom="column">
              <wp:posOffset>4909185</wp:posOffset>
            </wp:positionH>
            <wp:positionV relativeFrom="paragraph">
              <wp:posOffset>107315</wp:posOffset>
            </wp:positionV>
            <wp:extent cx="955040" cy="1059180"/>
            <wp:effectExtent l="0" t="0" r="0" b="7620"/>
            <wp:wrapNone/>
            <wp:docPr id="31" name="Picture 31" descr="C:\Users\jwittische\Desktop\Projects\Syrphidae_LandGen\geogrp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geogrpMF.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l="57845" t="14102" r="32950" b="71596"/>
                    <a:stretch/>
                  </pic:blipFill>
                  <pic:spPr bwMode="auto">
                    <a:xfrm>
                      <a:off x="0" y="0"/>
                      <a:ext cx="955040" cy="1059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826ED">
        <w:rPr>
          <w:noProof/>
          <w:lang w:val="de-LU" w:eastAsia="de-LU"/>
        </w:rPr>
        <w:drawing>
          <wp:anchor distT="0" distB="0" distL="114300" distR="114300" simplePos="0" relativeHeight="251679744" behindDoc="0" locked="0" layoutInCell="1" allowOverlap="1" wp14:anchorId="7DAC3B73" wp14:editId="588B3EF2">
            <wp:simplePos x="0" y="0"/>
            <wp:positionH relativeFrom="column">
              <wp:posOffset>229870</wp:posOffset>
            </wp:positionH>
            <wp:positionV relativeFrom="paragraph">
              <wp:posOffset>141605</wp:posOffset>
            </wp:positionV>
            <wp:extent cx="1103630" cy="948055"/>
            <wp:effectExtent l="0" t="0" r="1270" b="4445"/>
            <wp:wrapNone/>
            <wp:docPr id="20" name="Picture 20"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17">
                      <a:extLst>
                        <a:ext uri="{28A0092B-C50C-407E-A947-70E740481C1C}">
                          <a14:useLocalDpi xmlns:a14="http://schemas.microsoft.com/office/drawing/2010/main" val="0"/>
                        </a:ext>
                      </a:extLst>
                    </a:blip>
                    <a:srcRect l="56651" t="15098" r="32277" b="71562"/>
                    <a:stretch/>
                  </pic:blipFill>
                  <pic:spPr bwMode="auto">
                    <a:xfrm>
                      <a:off x="0" y="0"/>
                      <a:ext cx="1103630" cy="948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84E1C">
        <w:rPr>
          <w:b/>
          <w:bCs/>
          <w:noProof/>
          <w:lang w:val="de-LU" w:eastAsia="de-LU"/>
        </w:rPr>
        <w:drawing>
          <wp:anchor distT="0" distB="0" distL="114300" distR="114300" simplePos="0" relativeHeight="251698176" behindDoc="0" locked="0" layoutInCell="1" allowOverlap="1" wp14:anchorId="566346AC" wp14:editId="70FAA5C6">
            <wp:simplePos x="0" y="0"/>
            <wp:positionH relativeFrom="column">
              <wp:posOffset>4841875</wp:posOffset>
            </wp:positionH>
            <wp:positionV relativeFrom="paragraph">
              <wp:posOffset>1221740</wp:posOffset>
            </wp:positionV>
            <wp:extent cx="1022350" cy="873125"/>
            <wp:effectExtent l="0" t="0" r="6350" b="3175"/>
            <wp:wrapNone/>
            <wp:docPr id="32" name="Picture 32" descr="C:\Users\jwittische\Desktop\Projects\Syrphidae_LandGen\geogrp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geogrpMF.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l="38250" t="68894" r="50974" b="18214"/>
                    <a:stretch/>
                  </pic:blipFill>
                  <pic:spPr bwMode="auto">
                    <a:xfrm>
                      <a:off x="0" y="0"/>
                      <a:ext cx="1022350" cy="873125"/>
                    </a:xfrm>
                    <a:prstGeom prst="rect">
                      <a:avLst/>
                    </a:prstGeom>
                    <a:noFill/>
                    <a:ln>
                      <a:noFill/>
                    </a:ln>
                    <a:extLst>
                      <a:ext uri="{53640926-AAD7-44D8-BBD7-CCE9431645EC}">
                        <a14:shadowObscured xmlns:a14="http://schemas.microsoft.com/office/drawing/2010/main"/>
                      </a:ext>
                    </a:extLst>
                  </pic:spPr>
                </pic:pic>
              </a:graphicData>
            </a:graphic>
          </wp:anchor>
        </w:drawing>
      </w:r>
    </w:p>
    <w:p w14:paraId="22FA1A15" w14:textId="15BF2791" w:rsidR="00A61574" w:rsidRPr="004A34B4" w:rsidRDefault="00A61574" w:rsidP="00186566">
      <w:pPr>
        <w:rPr>
          <w:b/>
          <w:bCs/>
          <w:lang w:val="fr-FR"/>
        </w:rPr>
      </w:pPr>
    </w:p>
    <w:p w14:paraId="58FD3597" w14:textId="0EF52D77" w:rsidR="00A90A2B" w:rsidRPr="004A34B4" w:rsidRDefault="00F3668F" w:rsidP="00186566">
      <w:pPr>
        <w:rPr>
          <w:b/>
          <w:bCs/>
          <w:lang w:val="fr-FR"/>
        </w:rPr>
      </w:pPr>
      <w:r>
        <w:rPr>
          <w:noProof/>
          <w:lang w:val="de-LU" w:eastAsia="de-LU"/>
        </w:rPr>
        <mc:AlternateContent>
          <mc:Choice Requires="wps">
            <w:drawing>
              <wp:anchor distT="45720" distB="45720" distL="114300" distR="114300" simplePos="0" relativeHeight="251682816" behindDoc="0" locked="0" layoutInCell="1" allowOverlap="1" wp14:anchorId="38A17A79" wp14:editId="38238BB7">
                <wp:simplePos x="0" y="0"/>
                <wp:positionH relativeFrom="column">
                  <wp:posOffset>2518410</wp:posOffset>
                </wp:positionH>
                <wp:positionV relativeFrom="paragraph">
                  <wp:posOffset>353094</wp:posOffset>
                </wp:positionV>
                <wp:extent cx="1004570" cy="314325"/>
                <wp:effectExtent l="0" t="0" r="5080"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314325"/>
                        </a:xfrm>
                        <a:prstGeom prst="rect">
                          <a:avLst/>
                        </a:prstGeom>
                        <a:solidFill>
                          <a:srgbClr val="FFFFFF"/>
                        </a:solidFill>
                        <a:ln w="9525">
                          <a:noFill/>
                          <a:miter lim="800000"/>
                          <a:headEnd/>
                          <a:tailEnd/>
                        </a:ln>
                      </wps:spPr>
                      <wps:txbx>
                        <w:txbxContent>
                          <w:p w14:paraId="708D268D" w14:textId="4F58C020" w:rsidR="007C0E6F" w:rsidRPr="00F3668F" w:rsidRDefault="007C0E6F" w:rsidP="009826ED">
                            <w:pPr>
                              <w:rPr>
                                <w:sz w:val="20"/>
                              </w:rPr>
                            </w:pPr>
                            <w:r w:rsidRPr="00F3668F">
                              <w:rPr>
                                <w:sz w:val="20"/>
                              </w:rPr>
                              <w:t>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A17A79" id="_x0000_s1035" type="#_x0000_t202" style="position:absolute;margin-left:198.3pt;margin-top:27.8pt;width:79.1pt;height:24.7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" stroked="f">
                <v:textbox>
                  <w:txbxContent>
                    <w:p w14:paraId="708D268D" w14:textId="4F58C020" w:rsidR="007C0E6F" w:rsidRPr="00F3668F" w:rsidRDefault="007C0E6F" w:rsidP="009826ED">
                      <w:pPr>
                        <w:rPr>
                          <w:sz w:val="20"/>
                        </w:rPr>
                      </w:pPr>
                      <w:r w:rsidRPr="00F3668F">
                        <w:rPr>
                          <w:sz w:val="20"/>
                        </w:rPr>
                        <w:t>Luxembourg</w:t>
                      </w:r>
                    </w:p>
                  </w:txbxContent>
                </v:textbox>
              </v:shape>
            </w:pict>
          </mc:Fallback>
        </mc:AlternateContent>
      </w:r>
    </w:p>
    <w:p w14:paraId="17AD9445" w14:textId="11C6B407" w:rsidR="00F3668F" w:rsidRPr="004A34B4" w:rsidRDefault="00F3668F" w:rsidP="00186566">
      <w:pPr>
        <w:rPr>
          <w:b/>
          <w:bCs/>
          <w:lang w:val="fr-FR"/>
        </w:rPr>
      </w:pPr>
    </w:p>
    <w:p w14:paraId="39041018" w14:textId="35E66097" w:rsidR="00026F81" w:rsidRPr="00747D1E" w:rsidRDefault="00A90A2B" w:rsidP="00186566">
      <w:r w:rsidRPr="004A34B4">
        <w:rPr>
          <w:b/>
          <w:bCs/>
          <w:lang w:val="fr-FR"/>
        </w:rPr>
        <w:t xml:space="preserve">Figure </w:t>
      </w:r>
      <w:r w:rsidR="004A34B4">
        <w:rPr>
          <w:b/>
          <w:bCs/>
          <w:lang w:val="fr-FR"/>
        </w:rPr>
        <w:t>3</w:t>
      </w:r>
      <w:r w:rsidR="00747D1E" w:rsidRPr="004A34B4">
        <w:rPr>
          <w:b/>
          <w:bCs/>
          <w:lang w:val="fr-FR"/>
        </w:rPr>
        <w:t>.</w:t>
      </w:r>
      <w:r w:rsidR="00747D1E" w:rsidRPr="004A34B4">
        <w:rPr>
          <w:lang w:val="fr-FR"/>
        </w:rPr>
        <w:t xml:space="preserve"> </w:t>
      </w:r>
      <w:r w:rsidR="00032E08" w:rsidRPr="004A34B4">
        <w:rPr>
          <w:i/>
          <w:iCs/>
          <w:lang w:val="fr-FR"/>
        </w:rPr>
        <w:t xml:space="preserve">De </w:t>
      </w:r>
      <w:r w:rsidR="00032E08" w:rsidRPr="004A34B4">
        <w:rPr>
          <w:i/>
          <w:lang w:val="fr-FR"/>
        </w:rPr>
        <w:t>novo</w:t>
      </w:r>
      <w:r w:rsidR="00032E08" w:rsidRPr="004A34B4">
        <w:rPr>
          <w:lang w:val="fr-FR"/>
        </w:rPr>
        <w:t xml:space="preserve"> </w:t>
      </w:r>
      <w:r w:rsidR="009541B6" w:rsidRPr="004A34B4">
        <w:rPr>
          <w:lang w:val="fr-FR"/>
        </w:rPr>
        <w:t xml:space="preserve">and </w:t>
      </w:r>
      <w:r w:rsidR="009541B6" w:rsidRPr="004A34B4">
        <w:rPr>
          <w:i/>
          <w:lang w:val="fr-FR"/>
        </w:rPr>
        <w:t>a priori</w:t>
      </w:r>
      <w:r w:rsidR="009541B6" w:rsidRPr="004A34B4">
        <w:rPr>
          <w:lang w:val="fr-FR"/>
        </w:rPr>
        <w:t xml:space="preserve"> </w:t>
      </w:r>
      <w:r w:rsidR="00032E08" w:rsidRPr="004A34B4">
        <w:rPr>
          <w:lang w:val="fr-FR"/>
        </w:rPr>
        <w:t>DAPC</w:t>
      </w:r>
      <w:r w:rsidR="00AE0B66" w:rsidRPr="004A34B4">
        <w:rPr>
          <w:lang w:val="fr-FR"/>
        </w:rPr>
        <w:t>.</w:t>
      </w:r>
      <w:r w:rsidR="00032E08" w:rsidRPr="004A34B4">
        <w:rPr>
          <w:lang w:val="fr-FR"/>
        </w:rPr>
        <w:t xml:space="preserve"> </w:t>
      </w:r>
      <w:r w:rsidR="00747D1E" w:rsidRPr="00032E08">
        <w:t>A</w:t>
      </w:r>
      <w:r w:rsidR="00747D1E">
        <w:t>)</w:t>
      </w:r>
      <w:r w:rsidR="009541B6">
        <w:t xml:space="preserve"> </w:t>
      </w:r>
      <w:r w:rsidR="00F3668F">
        <w:t xml:space="preserve">Discrimination functions for </w:t>
      </w:r>
      <w:r w:rsidR="00F3668F">
        <w:rPr>
          <w:i/>
        </w:rPr>
        <w:t xml:space="preserve">a priori </w:t>
      </w:r>
      <w:r w:rsidR="002C5C2B">
        <w:t>DAPC; h</w:t>
      </w:r>
      <w:r w:rsidR="00F3668F">
        <w:t>igh overlap demonstrates poor distinction between geographic populations.</w:t>
      </w:r>
      <w:r w:rsidR="00747D1E">
        <w:t xml:space="preserve"> </w:t>
      </w:r>
      <w:r w:rsidR="003E4714">
        <w:t>B</w:t>
      </w:r>
      <w:r w:rsidR="00747D1E">
        <w:t>)</w:t>
      </w:r>
      <w:r w:rsidR="00AE0B66">
        <w:t xml:space="preserve"> </w:t>
      </w:r>
      <w:r w:rsidR="00F3668F">
        <w:t xml:space="preserve">Scatterplots </w:t>
      </w:r>
      <w:r w:rsidR="009541B6">
        <w:t xml:space="preserve">for the selected </w:t>
      </w:r>
      <w:r w:rsidR="009541B6">
        <w:rPr>
          <w:i/>
        </w:rPr>
        <w:t>de novo</w:t>
      </w:r>
      <w:r w:rsidR="009541B6">
        <w:t xml:space="preserve"> DAPC</w:t>
      </w:r>
      <w:r w:rsidR="00185B82">
        <w:t>.</w:t>
      </w:r>
      <w:r w:rsidR="005E37F6">
        <w:t xml:space="preserve"> </w:t>
      </w:r>
      <w:r w:rsidR="00E457A2">
        <w:t>C) Assignment results plotted as colors for each sam</w:t>
      </w:r>
      <w:r w:rsidR="002C5C2B">
        <w:t xml:space="preserve">pled individual in both urban areas; </w:t>
      </w:r>
      <w:r w:rsidR="00330BE7">
        <w:t>apparent “</w:t>
      </w:r>
      <w:r w:rsidR="00A215A4">
        <w:t>random</w:t>
      </w:r>
      <w:r w:rsidR="00330BE7">
        <w:t>”</w:t>
      </w:r>
      <w:r w:rsidR="00A215A4">
        <w:t xml:space="preserve"> mixing of colors highlights the lack of spatial structure.</w:t>
      </w:r>
    </w:p>
    <w:p w14:paraId="28864E8C" w14:textId="12A022D7" w:rsidR="00B34036" w:rsidRDefault="00B34036" w:rsidP="001E1E6D">
      <w:pPr>
        <w:pStyle w:val="Heading1"/>
      </w:pPr>
      <w:r>
        <w:lastRenderedPageBreak/>
        <w:t>DISCUSSION</w:t>
      </w:r>
    </w:p>
    <w:p w14:paraId="5A719120" w14:textId="5186DB45"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r w:rsidR="005B3379">
        <w:t xml:space="preserve"> but low genetic diversity</w:t>
      </w:r>
    </w:p>
    <w:p w14:paraId="1745A4A9" w14:textId="307EDFC7" w:rsidR="00682835" w:rsidRDefault="00682835" w:rsidP="00056907">
      <w:r>
        <w:t>Our study showed that two species of hoverflies present high genetic connectivity across tens of kilometers of urbanized landscapes bearing natural and artificial barriers.</w:t>
      </w:r>
    </w:p>
    <w:p w14:paraId="5B2AE97B" w14:textId="77777777" w:rsidR="005B3379" w:rsidRDefault="00682835" w:rsidP="00056907">
      <w:r>
        <w:t>Other studies.</w:t>
      </w:r>
    </w:p>
    <w:p w14:paraId="44DF8100" w14:textId="77777777" w:rsidR="002A1F11" w:rsidRDefault="004D4FD0" w:rsidP="00056907">
      <w:r>
        <w:t xml:space="preserve">Our positive results about the genetic connectivity </w:t>
      </w:r>
      <w:proofErr w:type="gramStart"/>
      <w:r>
        <w:t>should nevertheless be contrasted</w:t>
      </w:r>
      <w:proofErr w:type="gramEnd"/>
      <w:r>
        <w:t xml:space="preserve"> to the low g</w:t>
      </w:r>
      <w:r w:rsidR="005B3379">
        <w:t>enetic diversity</w:t>
      </w:r>
      <w:r>
        <w:t xml:space="preserve"> in both species. Although our study species were widespread and abundant according to our sampling teams, their low genetic diversity</w:t>
      </w:r>
      <w:r w:rsidR="005B3379">
        <w:t xml:space="preserve"> could limit resilience when facing catastrophic events</w:t>
      </w:r>
      <w:r>
        <w:t xml:space="preserve"> </w:t>
      </w:r>
      <w:r w:rsidR="00F35C53">
        <w:t xml:space="preserve">or gradual environmental changes. Indeed, genetic diversity </w:t>
      </w:r>
      <w:r w:rsidR="00F35C53" w:rsidRPr="004D4FD0">
        <w:t>is the raw material for evolutionary adaptatio</w:t>
      </w:r>
      <w:r w:rsidR="00F35C53">
        <w:t>n necessary to overcome environmental constraints on survival and growth.</w:t>
      </w:r>
      <w:r w:rsidR="00752B84">
        <w:t xml:space="preserve"> The hoverfly populations we studied could be at risk</w:t>
      </w:r>
      <w:r w:rsidR="00F35C53">
        <w:t xml:space="preserve">     </w:t>
      </w:r>
      <w:r>
        <w:t>such as a new disease, or</w:t>
      </w:r>
      <w:r w:rsidR="005B3379">
        <w:t xml:space="preserve"> the ongoing threat of climate change</w:t>
      </w:r>
      <w:r>
        <w:t xml:space="preserve">. </w:t>
      </w:r>
      <w:proofErr w:type="gramStart"/>
      <w:r w:rsidR="005B3379">
        <w:t>which</w:t>
      </w:r>
      <w:proofErr w:type="gramEnd"/>
      <w:r w:rsidR="005B3379">
        <w:t xml:space="preserve"> may affect the sequential use of flower by the hoverfly community throughout the season by affecting plant phenology.</w:t>
      </w:r>
    </w:p>
    <w:p w14:paraId="1732F08F" w14:textId="77777777" w:rsidR="002A1F11" w:rsidRDefault="002A1F11" w:rsidP="00056907"/>
    <w:p w14:paraId="0796AA98" w14:textId="77777777" w:rsidR="00174ED3" w:rsidRDefault="002A1F11" w:rsidP="00056907">
      <w:r>
        <w:t xml:space="preserve">The fact that the best number of genetic clusters was not consistent across runs, especially for </w:t>
      </w:r>
      <w:r>
        <w:rPr>
          <w:i/>
        </w:rPr>
        <w:t xml:space="preserve">M. </w:t>
      </w:r>
      <w:proofErr w:type="spellStart"/>
      <w:r>
        <w:rPr>
          <w:i/>
        </w:rPr>
        <w:t>florea</w:t>
      </w:r>
      <w:proofErr w:type="spellEnd"/>
      <w:r>
        <w:t>.</w:t>
      </w:r>
    </w:p>
    <w:p w14:paraId="7452E736" w14:textId="747E4700" w:rsidR="00B53E2A" w:rsidRPr="00B53E2A" w:rsidRDefault="00682835" w:rsidP="00056907">
      <w:r>
        <w:br/>
      </w:r>
      <w:r>
        <w:br/>
      </w:r>
    </w:p>
    <w:p w14:paraId="165C2867" w14:textId="24F38049" w:rsidR="000C4754" w:rsidRDefault="00BF53CF"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4183894F" w14:textId="501FABDC" w:rsidR="00682835" w:rsidRDefault="00682835" w:rsidP="00682835">
      <w:r>
        <w:t>Although we did not find   Constraints on gene flow within urbanized landscapes, they are likely to exist in other systems.</w:t>
      </w:r>
    </w:p>
    <w:p w14:paraId="6A10F1CF" w14:textId="73BB772C" w:rsidR="00517AC7" w:rsidRDefault="00517AC7" w:rsidP="00682835">
      <w:r>
        <w:lastRenderedPageBreak/>
        <w:t xml:space="preserve">Reminder of threats and how dispersal and connectivity </w:t>
      </w:r>
      <w:proofErr w:type="gramStart"/>
      <w:r>
        <w:t>could be used</w:t>
      </w:r>
      <w:proofErr w:type="gramEnd"/>
      <w:r>
        <w:t xml:space="preserve"> to help understand and mitigate declines.</w:t>
      </w:r>
    </w:p>
    <w:p w14:paraId="79D7BCDB" w14:textId="7D4FA872" w:rsidR="00517AC7" w:rsidRDefault="00517AC7" w:rsidP="00682835">
      <w:r>
        <w:t>Highlighting that</w:t>
      </w:r>
      <w:r w:rsidR="005C38C0">
        <w:t>,</w:t>
      </w:r>
      <w:r>
        <w:t xml:space="preserve"> given proper habitats</w:t>
      </w:r>
      <w:r w:rsidR="005C38C0">
        <w:t>, hoverfly could quickly colonize the landscape and that habitat quality and quantity are likely more limiting that isolation between habitat patches. W</w:t>
      </w:r>
      <w:r>
        <w:t>ildflower strips distributed homoge</w:t>
      </w:r>
      <w:r w:rsidR="005C38C0">
        <w:t>n</w:t>
      </w:r>
      <w:r>
        <w:t xml:space="preserve">ously </w:t>
      </w:r>
      <w:proofErr w:type="gramStart"/>
      <w:r>
        <w:t xml:space="preserve">in </w:t>
      </w:r>
      <w:r w:rsidR="005C38C0">
        <w:t>an agricultural or urban</w:t>
      </w:r>
      <w:r>
        <w:t xml:space="preserve"> lands</w:t>
      </w:r>
      <w:r w:rsidR="005C38C0">
        <w:t>c</w:t>
      </w:r>
      <w:r>
        <w:t>ape</w:t>
      </w:r>
      <w:r w:rsidR="005C38C0">
        <w:t>s</w:t>
      </w:r>
      <w:proofErr w:type="gramEnd"/>
      <w:r w:rsidR="005C38C0">
        <w:t xml:space="preserve">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80586D">
        <w:t>when the surrounding landscape is unfavorable due to heavy pesticide use or lack of floral resources</w:t>
      </w:r>
      <w:r w:rsidR="005C38C0">
        <w:t>.</w:t>
      </w:r>
      <w:r w:rsidR="0080586D">
        <w:t xml:space="preserve"> Some cities may carry … (car net papers, Cologne hoverfly inventory paper).</w:t>
      </w:r>
    </w:p>
    <w:p w14:paraId="73FE245B" w14:textId="7251F253"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 The high effective dispersal ability of </w:t>
      </w:r>
      <w:r>
        <w:rPr>
          <w:i/>
        </w:rPr>
        <w:t>M. florea</w:t>
      </w:r>
      <w:r>
        <w:t xml:space="preserve"> </w:t>
      </w:r>
      <w:r w:rsidRPr="00BF53CF">
        <w:t>suggested</w:t>
      </w:r>
      <w:r>
        <w:t xml:space="preserve"> in our study suggests that </w:t>
      </w:r>
      <w:proofErr w:type="spellStart"/>
      <w:r>
        <w:t>this</w:t>
      </w:r>
      <w:r>
        <w:rPr>
          <w:vanish/>
        </w:rPr>
        <w:t xml:space="preserve">sin our study suggests that tho. </w:t>
      </w:r>
      <w:r w:rsidR="00797571">
        <w:rPr>
          <w:vanish/>
        </w:rPr>
        <w:br/>
      </w:r>
      <w:r w:rsidR="00797571">
        <w:rPr>
          <w:vanish/>
        </w:rPr>
        <w:br/>
        <w:t>S</w:t>
      </w:r>
      <w:r>
        <w:t>pecies</w:t>
      </w:r>
      <w:proofErr w:type="spellEnd"/>
      <w:r>
        <w:t xml:space="preserve"> can live in and move through disturbed habitats in Europe. </w:t>
      </w:r>
      <w:r>
        <w:rPr>
          <w:i/>
        </w:rPr>
        <w:t>M. florea</w:t>
      </w:r>
      <w:r>
        <w:t xml:space="preserve"> has been introduced on the west coast of North America pre-2005 </w:t>
      </w:r>
      <w:r>
        <w:fldChar w:fldCharType="begin"/>
      </w:r>
      <w:r w:rsidR="0085182C">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85182C">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Unfortunately, </w:t>
      </w:r>
      <w:r>
        <w:rPr>
          <w:i/>
        </w:rPr>
        <w:t>M. florea</w:t>
      </w:r>
      <w:r>
        <w:t xml:space="preserve"> has already spread from on the east coast of North America </w:t>
      </w:r>
      <w:r>
        <w:fldChar w:fldCharType="begin"/>
      </w:r>
      <w:r w:rsidR="0085182C">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85182C">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85182C">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85182C">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85182C">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xml:space="preserve">, which may have affected the floral and pollinator communities. The lack of knowledge about hoverfly introductions and their </w:t>
      </w:r>
      <w:r>
        <w:lastRenderedPageBreak/>
        <w:t>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119ED618" w14:textId="6E377995" w:rsidR="00682835" w:rsidRPr="00682835" w:rsidRDefault="00682835" w:rsidP="00682835"/>
    <w:p w14:paraId="5C6F7232" w14:textId="1909A84C" w:rsidR="005868ED" w:rsidRDefault="001737CB" w:rsidP="005868ED">
      <w:pPr>
        <w:pStyle w:val="Heading2"/>
        <w:numPr>
          <w:ilvl w:val="1"/>
          <w:numId w:val="1"/>
        </w:numPr>
      </w:pPr>
      <w:r>
        <w:t xml:space="preserve"> </w:t>
      </w:r>
      <w:proofErr w:type="gramStart"/>
      <w:r w:rsidR="00DE7D58">
        <w:t xml:space="preserve">|  </w:t>
      </w:r>
      <w:r w:rsidR="00D02D82" w:rsidRPr="00D02D82">
        <w:t>Methodological</w:t>
      </w:r>
      <w:proofErr w:type="gramEnd"/>
      <w:r w:rsidR="00D02D82" w:rsidRPr="00D02D82">
        <w:t xml:space="preserve"> </w:t>
      </w:r>
      <w:r w:rsidR="00BD6B63">
        <w:t>limits</w:t>
      </w:r>
      <w:r w:rsidR="00D02D82" w:rsidRPr="00D02D82">
        <w:t xml:space="preserve"> and future directions</w:t>
      </w:r>
    </w:p>
    <w:p w14:paraId="4025BCAF" w14:textId="2625F3C4" w:rsidR="00517AC7" w:rsidRDefault="008C5F0F" w:rsidP="005868ED">
      <w:r>
        <w:t>We could not do</w:t>
      </w:r>
      <w:r w:rsidR="0040773A">
        <w:t xml:space="preserve"> fancy landscape genetics model, however there might still be effects of the landscape on movement and on population health. </w:t>
      </w:r>
    </w:p>
    <w:p w14:paraId="05221283" w14:textId="69E633A3" w:rsidR="005868ED" w:rsidRDefault="00310AC9" w:rsidP="005868ED">
      <w:r>
        <w:t xml:space="preserve">Although STRUCTURE may perform better than DAPC in some scenarios because DAPC may be sensitive to IBD, DAPC performs well for scenarios with low IBD </w:t>
      </w:r>
      <w:r>
        <w:fldChar w:fldCharType="begin"/>
      </w:r>
      <w:r w:rsidR="0085182C">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fldChar w:fldCharType="separate"/>
      </w:r>
      <w:r w:rsidRPr="00310AC9">
        <w:rPr>
          <w:rFonts w:cs="Times New Roman"/>
        </w:rPr>
        <w:t>(Blair et al., 2012)</w:t>
      </w:r>
      <w:r>
        <w:fldChar w:fldCharType="end"/>
      </w:r>
      <w:r>
        <w:t xml:space="preserve"> which was the case in our study.</w:t>
      </w:r>
    </w:p>
    <w:p w14:paraId="500D166A" w14:textId="00BFFECF" w:rsidR="003F4DD2" w:rsidRDefault="00517AC7" w:rsidP="005868ED">
      <w:r>
        <w:t>W</w:t>
      </w:r>
      <w:r w:rsidR="001E2830">
        <w:t xml:space="preserve">e have started investigating genetic connectivity for other </w:t>
      </w:r>
      <w:proofErr w:type="gramStart"/>
      <w:r w:rsidR="001E2830">
        <w:t>pollinators which</w:t>
      </w:r>
      <w:proofErr w:type="gramEnd"/>
      <w:r w:rsidR="001E2830">
        <w:t xml:space="preserve"> may be more sensitive to anthropogenic landscape disturbance</w:t>
      </w:r>
      <w:r w:rsidR="008C5F0F" w:rsidRPr="008C5F0F">
        <w:t xml:space="preserve"> </w:t>
      </w:r>
      <w:r w:rsidR="008C5F0F">
        <w:t>in one of our study areas (Luxembourg)</w:t>
      </w:r>
      <w:r w:rsidR="001E2830">
        <w:t>.</w:t>
      </w:r>
      <w:r w:rsidR="008C5F0F">
        <w:t xml:space="preserve"> They include a bee fly (</w:t>
      </w:r>
      <w:proofErr w:type="spellStart"/>
      <w:r w:rsidR="008C5F0F">
        <w:rPr>
          <w:i/>
        </w:rPr>
        <w:t>Bombylius</w:t>
      </w:r>
      <w:proofErr w:type="spellEnd"/>
      <w:r w:rsidR="008C5F0F">
        <w:rPr>
          <w:i/>
        </w:rPr>
        <w:t xml:space="preserve"> </w:t>
      </w:r>
      <w:r w:rsidR="008C5F0F" w:rsidRPr="008C5F0F">
        <w:rPr>
          <w:i/>
        </w:rPr>
        <w:t>major</w:t>
      </w:r>
      <w:r w:rsidR="008C5F0F">
        <w:t xml:space="preserve">), which is dependent on wild bee hosts and may be limited in its effective dispersal by the same landscape features affecting its hosts, </w:t>
      </w:r>
      <w:r w:rsidR="008C5F0F" w:rsidRPr="008C5F0F">
        <w:t>and</w:t>
      </w:r>
      <w:r w:rsidR="008C5F0F">
        <w:t xml:space="preserve"> a wild bee (</w:t>
      </w:r>
      <w:r w:rsidR="008C5F0F">
        <w:rPr>
          <w:i/>
        </w:rPr>
        <w:t>Andrena cineraria</w:t>
      </w:r>
      <w:r w:rsidR="008C5F0F">
        <w:t>)</w:t>
      </w:r>
      <w:r>
        <w:t>.</w:t>
      </w:r>
      <w:r w:rsidR="008C5F0F">
        <w:t xml:space="preserve"> Distance to suitable habitat is known to limit wild </w:t>
      </w:r>
      <w:proofErr w:type="gramStart"/>
      <w:r w:rsidR="008C5F0F">
        <w:t>bees</w:t>
      </w:r>
      <w:proofErr w:type="gramEnd"/>
      <w:r w:rsidR="008C5F0F">
        <w:t xml:space="preserve"> use of the landscape relative to hoverflies so it will be interesting to compare their results to those of this study. Finally</w:t>
      </w:r>
      <w:r>
        <w:t xml:space="preserve"> Microsatellite vs. SNPs for genetic structure/IBD/IBR. Mention IBE.</w:t>
      </w:r>
      <w:r w:rsidR="00232AC8">
        <w:t xml:space="preserve"> A number of statistical tools using next generation whole-genome sequencing data </w:t>
      </w:r>
      <w:proofErr w:type="gramStart"/>
      <w:r w:rsidR="00232AC8">
        <w:t>have recently been developed</w:t>
      </w:r>
      <w:proofErr w:type="gramEnd"/>
      <w:r w:rsidR="00232AC8">
        <w:t>.</w:t>
      </w:r>
    </w:p>
    <w:p w14:paraId="609EF395" w14:textId="30A690B4" w:rsidR="002C63EF" w:rsidRPr="002C63EF" w:rsidRDefault="002C63EF" w:rsidP="005868ED">
      <w:r>
        <w:t xml:space="preserve">Although we chose to choose the number of genetic clusters in </w:t>
      </w:r>
      <w:r>
        <w:rPr>
          <w:i/>
        </w:rPr>
        <w:t>de novo</w:t>
      </w:r>
    </w:p>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0DDF0D6B" w:rsidR="00965DCE" w:rsidRPr="00B95C2C" w:rsidRDefault="00B95C2C" w:rsidP="006F501D">
      <w:r w:rsidRPr="00B95C2C">
        <w:t xml:space="preserve">We thank </w:t>
      </w:r>
      <w:bookmarkStart w:id="3" w:name="_GoBack"/>
      <w:bookmarkEnd w:id="3"/>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t>
      </w:r>
      <w:proofErr w:type="gramStart"/>
      <w:r w:rsidRPr="00B95C2C">
        <w:t>was funded</w:t>
      </w:r>
      <w:proofErr w:type="gramEnd"/>
      <w:r w:rsidRPr="00B95C2C">
        <w:t xml:space="preserve">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25A7517E" w14:textId="77777777" w:rsidR="0085182C" w:rsidRDefault="00F622C3" w:rsidP="0085182C">
      <w:pPr>
        <w:pStyle w:val="Bibliography"/>
      </w:pPr>
      <w:r>
        <w:fldChar w:fldCharType="begin"/>
      </w:r>
      <w:r w:rsidR="00AB1444">
        <w:rPr>
          <w:lang w:val="en-GB"/>
        </w:rPr>
        <w:instrText xml:space="preserve"> ADDIN ZOTERO_BIBL {"uncited":[],"omitted":[],"custom":[]} CSL_BIBLIOGRAPHY </w:instrText>
      </w:r>
      <w:r>
        <w:fldChar w:fldCharType="separate"/>
      </w:r>
      <w:r w:rsidR="0085182C">
        <w:t>Adamack, A.T., Gruber, B., 2014. PopGenReport: simplifying basic population genetic analyses in R. Methods Ecol. Evol. 4.</w:t>
      </w:r>
    </w:p>
    <w:p w14:paraId="1EEE0566" w14:textId="77777777" w:rsidR="0085182C" w:rsidRPr="0085182C" w:rsidRDefault="0085182C" w:rsidP="0085182C">
      <w:pPr>
        <w:pStyle w:val="Bibliography"/>
        <w:rPr>
          <w:lang w:val="fr-FR"/>
        </w:rPr>
      </w:pPr>
      <w:r>
        <w:t xml:space="preserve">Agapow, P.M., Burt, A., 2001. Indices of multilocus linkage disequilibrium. </w:t>
      </w:r>
      <w:r w:rsidRPr="0085182C">
        <w:rPr>
          <w:lang w:val="fr-FR"/>
        </w:rPr>
        <w:t>Mol. Ecol. Notes 1, 101–102. https://doi.org/10.1046/j.1471-8278.2000.00014.x</w:t>
      </w:r>
    </w:p>
    <w:p w14:paraId="2C51DD7E" w14:textId="77777777" w:rsidR="0085182C" w:rsidRDefault="0085182C" w:rsidP="0085182C">
      <w:pPr>
        <w:pStyle w:val="Bibliography"/>
      </w:pPr>
      <w:r w:rsidRPr="0085182C">
        <w:rPr>
          <w:lang w:val="fr-FR"/>
        </w:rPr>
        <w:t xml:space="preserve">Aubert, J., Goeldlin de Tiefenau, P., 1981. Observations sur les migrations de Syrphides (Dipt.) dans les Alpes de Suisse occidentale. </w:t>
      </w:r>
      <w:r>
        <w:t>J. Swiss Entomol. Soc. 54. https://doi.org/10.5169/SEALS-402013</w:t>
      </w:r>
    </w:p>
    <w:p w14:paraId="5BAAF088" w14:textId="77777777" w:rsidR="0085182C" w:rsidRDefault="0085182C" w:rsidP="0085182C">
      <w:pPr>
        <w:pStyle w:val="Bibliography"/>
      </w:pPr>
      <w:r>
        <w:t xml:space="preserve">Aubert, J., Goeldlin, P., Lyon, J.-P., 1969. </w:t>
      </w:r>
      <w:r w:rsidRPr="0085182C">
        <w:rPr>
          <w:lang w:val="fr-FR"/>
        </w:rPr>
        <w:t xml:space="preserve">Essais de marquage et de reprise d’insectes migrateurs en automne 1968. </w:t>
      </w:r>
      <w:r>
        <w:t>J. Swiss Entomol. Soc. 42. https://doi.org/10.5169/SEALS-401588</w:t>
      </w:r>
    </w:p>
    <w:p w14:paraId="47DA6F5E" w14:textId="77777777" w:rsidR="0085182C" w:rsidRDefault="0085182C" w:rsidP="0085182C">
      <w:pPr>
        <w:pStyle w:val="Bibliography"/>
      </w:pPr>
      <w:r>
        <w:t>Bickel, D., Pape, T., Meier, R. (Eds.), 2009. Diptera Diversity: Status, Challenges and Tools. Brill.</w:t>
      </w:r>
    </w:p>
    <w:p w14:paraId="21EF3A73" w14:textId="77777777" w:rsidR="0085182C" w:rsidRDefault="0085182C" w:rsidP="0085182C">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71A20453" w14:textId="77777777" w:rsidR="0085182C" w:rsidRDefault="0085182C" w:rsidP="0085182C">
      <w:pPr>
        <w:pStyle w:val="Bibliography"/>
      </w:pPr>
      <w:r>
        <w:t>Blair, C., Weigel, D.E., Balazik, M., Keeley, A.T.H., Walker, F.M., Landguth, E., Cushman, S., Murphy, M., Waits, L., Balkenhol, N., 2012. A simulation-based evaluation of methods for inferring linear barriers to gene flow. Mol. Ecol. Resour. 12, 822–833. https://doi.org/10.1111/j.1755-0998.2012.03151.x</w:t>
      </w:r>
    </w:p>
    <w:p w14:paraId="6F8CC6FB" w14:textId="77777777" w:rsidR="0085182C" w:rsidRDefault="0085182C" w:rsidP="0085182C">
      <w:pPr>
        <w:pStyle w:val="Bibliography"/>
      </w:pPr>
      <w:r>
        <w:t>Bowler, D.E., Benton, T.G., 2005. Causes and consequences of animal dispersal strategies: relating individual behaviour to spatial dynamics. Biol. Rev. 80, 205–225. https://doi.org/10.1017/S1464793104006645</w:t>
      </w:r>
    </w:p>
    <w:p w14:paraId="06BA7B81" w14:textId="77777777" w:rsidR="0085182C" w:rsidRDefault="0085182C" w:rsidP="0085182C">
      <w:pPr>
        <w:pStyle w:val="Bibliography"/>
      </w:pPr>
      <w:r>
        <w:t>Branquart, E., Hemptinne, J.-L., 2000. Selectivity in the exploitation of floral resources by hoverflies (Diptera: Syrphinae). Ecography 23, 732–742. https://doi.org/10.1111/j.1600-0587.2000.tb00316.x</w:t>
      </w:r>
    </w:p>
    <w:p w14:paraId="3B20C221" w14:textId="77777777" w:rsidR="0085182C" w:rsidRDefault="0085182C" w:rsidP="0085182C">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72C443A7" w14:textId="77777777" w:rsidR="0085182C" w:rsidRDefault="0085182C" w:rsidP="0085182C">
      <w:pPr>
        <w:pStyle w:val="Bibliography"/>
      </w:pPr>
      <w:r>
        <w:t>Brookfield, J.F.Y., 1996. A simple new method for estimating null allele frequency from heterozygote deficiency. Mol. Ecol. 5, 453–455.</w:t>
      </w:r>
    </w:p>
    <w:p w14:paraId="6E644B6F" w14:textId="77777777" w:rsidR="0085182C" w:rsidRDefault="0085182C" w:rsidP="0085182C">
      <w:pPr>
        <w:pStyle w:val="Bibliography"/>
      </w:pPr>
      <w:r>
        <w:t>Broquet, T., Petit, E.J., 2009. Molecular Estimation of Dispersal for Ecology and Population Genetics. Annu. Rev. Ecol. Evol. Syst. 40, 193–216. https://doi.org/10.1146/annurev.ecolsys.110308.120324</w:t>
      </w:r>
    </w:p>
    <w:p w14:paraId="18AEE593" w14:textId="77777777" w:rsidR="0085182C" w:rsidRDefault="0085182C" w:rsidP="0085182C">
      <w:pPr>
        <w:pStyle w:val="Bibliography"/>
      </w:pPr>
      <w:r>
        <w:t>Brownstein, M.J., Carpten, J.D., Smith, J.R., 1996. Modulation of non-templated nucleotide addition by Taq DNA polymerase: primer modifications that facilitate genotyping. BioTechniques 20, 1004–1006, 1008–1010. https://doi.org/10.2144/96206st01</w:t>
      </w:r>
    </w:p>
    <w:p w14:paraId="08AA02CF" w14:textId="77777777" w:rsidR="0085182C" w:rsidRDefault="0085182C" w:rsidP="0085182C">
      <w:pPr>
        <w:pStyle w:val="Bibliography"/>
      </w:pPr>
      <w:r>
        <w:t>BugGuide, 2022. Species account - Myathropa florea.</w:t>
      </w:r>
    </w:p>
    <w:p w14:paraId="7D3A80D5" w14:textId="77777777" w:rsidR="0085182C" w:rsidRDefault="0085182C" w:rsidP="0085182C">
      <w:pPr>
        <w:pStyle w:val="Bibliography"/>
      </w:pPr>
      <w:r>
        <w:t>Cayuela, H., Rougemont, Q., Prunier, J.G., Moore, J.S., Clobert, J., Besnard, A., Bernatchez, L., 2018. Demographic and genetic approaches to study dispersal in wild animal populations: A methodological review. Mol. Ecol. 27, 3976–4010. https://doi.org/10.1111/mec.14848</w:t>
      </w:r>
    </w:p>
    <w:p w14:paraId="486D7014" w14:textId="77777777" w:rsidR="0085182C" w:rsidRDefault="0085182C" w:rsidP="0085182C">
      <w:pPr>
        <w:pStyle w:val="Bibliography"/>
      </w:pPr>
      <w:r>
        <w:t>Chakraborty, R., Zhong, Y., Jin, L., Budowle, B., 1994. Nondetectability of Restriction Fragments and Independence of DNA Fragment Sizes Within and Between Loci In RFLP Typing of DNA. Am. J. Hum. Genet. 55, 391–401.</w:t>
      </w:r>
    </w:p>
    <w:p w14:paraId="29717D1E" w14:textId="77777777" w:rsidR="0085182C" w:rsidRDefault="0085182C" w:rsidP="0085182C">
      <w:pPr>
        <w:pStyle w:val="Bibliography"/>
      </w:pPr>
      <w:r>
        <w:lastRenderedPageBreak/>
        <w:t>Curdes, G., 1998. Urban form and innovation: The case of Cologne. Urban Morphol. 2, 11–18.</w:t>
      </w:r>
    </w:p>
    <w:p w14:paraId="01D9B72D" w14:textId="77777777" w:rsidR="0085182C" w:rsidRDefault="0085182C" w:rsidP="0085182C">
      <w:pPr>
        <w:pStyle w:val="Bibliography"/>
      </w:pPr>
      <w:r>
        <w:t>Davis, E.S., Murray, T.E., Fitzpatrick, Ú., Brown, M.J.F., Paxton, R.J., 2010. Landscape effects on extremely fragmented populations of a rare solitary bee, Colletes floralis. Mol. Ecol. 19, 4922–4935. https://doi.org/10.1111/j.1365-294X.2010.04868.x</w:t>
      </w:r>
    </w:p>
    <w:p w14:paraId="1854F392" w14:textId="77777777" w:rsidR="0085182C" w:rsidRDefault="0085182C" w:rsidP="0085182C">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0E10E0B1" w14:textId="77777777" w:rsidR="0085182C" w:rsidRDefault="0085182C" w:rsidP="0085182C">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388896B5" w14:textId="77777777" w:rsidR="0085182C" w:rsidRDefault="0085182C" w:rsidP="0085182C">
      <w:pPr>
        <w:pStyle w:val="Bibliography"/>
      </w:pPr>
      <w:r>
        <w:t>Doyle, T., Hawkes, W.L.S., Massy, R., Powney, G.D., Menz, M.H.M., Wotton, K.R., 2020. Pollination by hoverflies in the Anthropocene. Proc. R. Soc. B Biol. Sci. 287, 20200508. https://doi.org/10.1098/rspb.2020.0508</w:t>
      </w:r>
    </w:p>
    <w:p w14:paraId="6B0A5E44" w14:textId="77777777" w:rsidR="0085182C" w:rsidRDefault="0085182C" w:rsidP="0085182C">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 Ecol. 31, 4332–4350. https://doi.org/10.1111/mec.16588</w:t>
      </w:r>
    </w:p>
    <w:p w14:paraId="07CF3F9B" w14:textId="77777777" w:rsidR="0085182C" w:rsidRDefault="0085182C" w:rsidP="0085182C">
      <w:pPr>
        <w:pStyle w:val="Bibliography"/>
      </w:pPr>
      <w:r>
        <w:t>Dreier, S., Redhead, J.W., Warren, I.A., Bourke, A.F.G., Heard, M.S., Jordan, W.C., Sumner, S., Wang, J., Carvell, C., 2014. Fine-scale spatial genetic structure of common and declining bumble bees across an agricultural landscape. Mol. Ecol. 23, 3384–3395. https://doi.org/10.1111/mec.12823</w:t>
      </w:r>
    </w:p>
    <w:p w14:paraId="34C7DC2D" w14:textId="77777777" w:rsidR="0085182C" w:rsidRPr="0085182C" w:rsidRDefault="0085182C" w:rsidP="0085182C">
      <w:pPr>
        <w:pStyle w:val="Bibliography"/>
        <w:rPr>
          <w:lang w:val="fr-FR"/>
        </w:rPr>
      </w:pPr>
      <w:r>
        <w:t xml:space="preserve">Earl, D.A., vonHoldt, B.M., 2012. STRUCTURE HARVESTER: a website and program for visualizing STRUCTURE output and implementing the Evanno method. </w:t>
      </w:r>
      <w:r w:rsidRPr="0085182C">
        <w:rPr>
          <w:lang w:val="fr-FR"/>
        </w:rPr>
        <w:t>Conserv. Genet. Resour. 4, 359–361. https://doi.org/10.1007/s12686-011-9548-7</w:t>
      </w:r>
    </w:p>
    <w:p w14:paraId="72566D08" w14:textId="77777777" w:rsidR="0085182C" w:rsidRPr="0085182C" w:rsidRDefault="0085182C" w:rsidP="0085182C">
      <w:pPr>
        <w:pStyle w:val="Bibliography"/>
        <w:rPr>
          <w:lang w:val="fr-FR"/>
        </w:rPr>
      </w:pPr>
      <w:r w:rsidRPr="0085182C">
        <w:rPr>
          <w:lang w:val="fr-FR"/>
        </w:rPr>
        <w:t xml:space="preserve">Evanno, G., Regnaut, S., Goudet, J., 2005. </w:t>
      </w:r>
      <w:r>
        <w:t xml:space="preserve">Detecting the number of clusters of individuals using the software structure: a simulation study. </w:t>
      </w:r>
      <w:r w:rsidRPr="0085182C">
        <w:rPr>
          <w:lang w:val="fr-FR"/>
        </w:rPr>
        <w:t>Mol. Ecol. 14, 2611–2620.</w:t>
      </w:r>
    </w:p>
    <w:p w14:paraId="78A1BF11" w14:textId="77777777" w:rsidR="0085182C" w:rsidRDefault="0085182C" w:rsidP="0085182C">
      <w:pPr>
        <w:pStyle w:val="Bibliography"/>
      </w:pPr>
      <w:r w:rsidRPr="0085182C">
        <w:rPr>
          <w:lang w:val="fr-FR"/>
        </w:rPr>
        <w:t xml:space="preserve">Gallai, N., Salles, J.-M., Settele, J., Vaissière, B.E., 2009. </w:t>
      </w:r>
      <w:r>
        <w:t>Economic valuation of the vulnerability of world agriculture confronted with pollinator decline. Ecol. Econ. 68, 810–821. https://doi.org/10.1016/j.ecolecon.2008.06.014</w:t>
      </w:r>
    </w:p>
    <w:p w14:paraId="702BF66B" w14:textId="77777777" w:rsidR="0085182C" w:rsidRDefault="0085182C" w:rsidP="0085182C">
      <w:pPr>
        <w:pStyle w:val="Bibliography"/>
      </w:pPr>
      <w:r>
        <w:t>Gao, B., Wotton, K.R., Hawkes, W.L.S., Menz, M.H.M., Reynolds, D.R., Zhai, B.-P., Hu, G., Chapman, J.W., 2020. Adaptive strategies of high-flying migratory hoverflies in response to wind currents. Proc. R. Soc. B Biol. Sci. 287, 20200406. https://doi.org/10.1098/rspb.2020.0406</w:t>
      </w:r>
    </w:p>
    <w:p w14:paraId="619961D4" w14:textId="77777777" w:rsidR="0085182C" w:rsidRDefault="0085182C" w:rsidP="0085182C">
      <w:pPr>
        <w:pStyle w:val="Bibliography"/>
      </w:pPr>
      <w:r>
        <w:t>GBIF.org, 2022. Occurrence Download - Myathropa florea - North America (05 September 2022) https://doi.org/10.15468/dl.ctqqr2.</w:t>
      </w:r>
    </w:p>
    <w:p w14:paraId="544ADEB3" w14:textId="77777777" w:rsidR="0085182C" w:rsidRDefault="0085182C" w:rsidP="0085182C">
      <w:pPr>
        <w:pStyle w:val="Bibliography"/>
      </w:pPr>
      <w:r>
        <w:t xml:space="preserve">Gill, R.J., Baldock, K.C.R., Brown, M.J.F., Cresswell, J.E., Dicks, L.V., Fountain, M.T., Garratt, M.P.D., Gough, L.A., Heard, M.S., Holland, J.M., Ollerton, J., Stone, G.N., </w:t>
      </w:r>
      <w:r>
        <w:lastRenderedPageBreak/>
        <w:t>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574E6D51" w14:textId="77777777" w:rsidR="0085182C" w:rsidRDefault="0085182C" w:rsidP="0085182C">
      <w:pPr>
        <w:pStyle w:val="Bibliography"/>
      </w:pPr>
      <w:r>
        <w:t>Glück, M., Geue, J.C., Thomassen, H.A., 2022. Environmental differences explain subtle yet detectable genetic structure in a widespread pollinator. BMC Ecol. Evol. 22, 8. https://doi.org/10.1186/s12862-022-01963-5</w:t>
      </w:r>
    </w:p>
    <w:p w14:paraId="76C492AA" w14:textId="77777777" w:rsidR="0085182C" w:rsidRDefault="0085182C" w:rsidP="0085182C">
      <w:pPr>
        <w:pStyle w:val="Bibliography"/>
      </w:pPr>
      <w:r>
        <w:t>Goudet, J., 2005. hierfstat, a package for R to compute and test hierarchical F‐statistics. Mol. Ecol. Notes 5, 184–186.</w:t>
      </w:r>
    </w:p>
    <w:p w14:paraId="6E3B8695" w14:textId="77777777" w:rsidR="0085182C" w:rsidRPr="0085182C" w:rsidRDefault="0085182C" w:rsidP="0085182C">
      <w:pPr>
        <w:pStyle w:val="Bibliography"/>
        <w:rPr>
          <w:lang w:val="de-LU"/>
        </w:rPr>
      </w:pPr>
      <w:r>
        <w:t xml:space="preserve">Greenleaf, S.S., Williams, N.M., Winfree, R., Kremen, C., 2007. Bee foraging ranges and their relationship to body size. </w:t>
      </w:r>
      <w:r w:rsidRPr="0085182C">
        <w:rPr>
          <w:lang w:val="de-LU"/>
        </w:rPr>
        <w:t>Oecologia 153, 589–596. https://doi.org/10.1007/s00442-007-0752-9</w:t>
      </w:r>
    </w:p>
    <w:p w14:paraId="7CA6E1A9" w14:textId="77777777" w:rsidR="0085182C" w:rsidRDefault="0085182C" w:rsidP="0085182C">
      <w:pPr>
        <w:pStyle w:val="Bibliography"/>
      </w:pPr>
      <w:r w:rsidRPr="0085182C">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292C0103" w14:textId="77777777" w:rsidR="0085182C" w:rsidRDefault="0085182C" w:rsidP="0085182C">
      <w:pPr>
        <w:pStyle w:val="Bibliography"/>
      </w:pPr>
      <w:r>
        <w:t>Hodgkiss, D., Brown, M.J.F., Fountain, M.T., 2018. Syrphine hoverflies are effective pollinators of commercial strawberry. J. Pollinat. Ecol. 22, 55–66. https://doi.org/10.26786/1920-7603(2018)five</w:t>
      </w:r>
    </w:p>
    <w:p w14:paraId="182FAA3B" w14:textId="77777777" w:rsidR="0085182C" w:rsidRDefault="0085182C" w:rsidP="0085182C">
      <w:pPr>
        <w:pStyle w:val="Bibliography"/>
      </w:pPr>
      <w:r>
        <w:t>Hong, K.-J., Lee, J.-H., Lee, G.-S., Lee, S., 2012. The status quo of invasive alien insect species and plant quarantine in Korea. J. Asia-Pac. Entomol. 15, 521–532. https://doi.org/10.1016/j.aspen.2012.06.003</w:t>
      </w:r>
    </w:p>
    <w:p w14:paraId="77A2609D" w14:textId="77777777" w:rsidR="0085182C" w:rsidRDefault="0085182C" w:rsidP="0085182C">
      <w:pPr>
        <w:pStyle w:val="Bibliography"/>
      </w:pPr>
      <w:r>
        <w:t>Hubisz, M.J., Falush, D., Stephens, M., Pritchard, J.K., 2009. Inferring weak population structure with the assistance of sample group information. Mol. Ecol. Resour. 9, 1322–1332.</w:t>
      </w:r>
    </w:p>
    <w:p w14:paraId="2B61564E" w14:textId="77777777" w:rsidR="0085182C" w:rsidRDefault="0085182C" w:rsidP="0085182C">
      <w:pPr>
        <w:pStyle w:val="Bibliography"/>
      </w:pPr>
      <w:r>
        <w:t>Jaeger, J.A.G., Soukup, T., Schwick, C., Madriñán, L.F., Kienast, F., 2016. Landscape Fragmentation in Europe, in: European Landscape Dynamics. CRC press, Boca Raton, Florida, USA, p. 42.</w:t>
      </w:r>
    </w:p>
    <w:p w14:paraId="5038BE22" w14:textId="77777777" w:rsidR="0085182C" w:rsidRDefault="0085182C" w:rsidP="0085182C">
      <w:pPr>
        <w:pStyle w:val="Bibliography"/>
      </w:pPr>
      <w:r w:rsidRPr="0085182C">
        <w:rPr>
          <w:lang w:val="de-LU"/>
        </w:rPr>
        <w:t xml:space="preserve">Jauker, F., Diekötter, T., Schwarzbach, F., Wolters, V., 2009. </w:t>
      </w:r>
      <w:r>
        <w:t>Pollinator dispersal in an agricultural matrix: opposing responses of wild bees and hoverflies to landscape structure and distance from main habitat. Landsc. Ecol. 24, 547–555. https://doi.org/10.1007/s10980-009-9331-2</w:t>
      </w:r>
    </w:p>
    <w:p w14:paraId="2BE3095A" w14:textId="77777777" w:rsidR="0085182C" w:rsidRDefault="0085182C" w:rsidP="0085182C">
      <w:pPr>
        <w:pStyle w:val="Bibliography"/>
      </w:pPr>
      <w:r>
        <w:t>Jauker, F., Jauker, B., Grass, I., Steffan-Dewenter, I., Wolters, V., 2019. Partitioning wild bee and hoverfly contributions to plant–pollinator network structure in fragmented habitats. Ecology 100, e02569. https://doi.org/10.1002/ecy.2569</w:t>
      </w:r>
    </w:p>
    <w:p w14:paraId="3FEA83DB" w14:textId="77777777" w:rsidR="0085182C" w:rsidRDefault="0085182C" w:rsidP="0085182C">
      <w:pPr>
        <w:pStyle w:val="Bibliography"/>
      </w:pPr>
      <w:r>
        <w:t>Jha, S., Kremen, C., 2013. Urban land use limits regional bumble bee gene flow. Mol. Ecol. 22, 2483–2495. https://doi.org/10.1111/mec.12275</w:t>
      </w:r>
    </w:p>
    <w:p w14:paraId="22D1514F" w14:textId="77777777" w:rsidR="0085182C" w:rsidRDefault="0085182C" w:rsidP="0085182C">
      <w:pPr>
        <w:pStyle w:val="Bibliography"/>
      </w:pPr>
      <w:r>
        <w:t>Jia, H., Liu, Y., Li, X., Li, H., Pan, Y., Hu, C., Zhou, X., Wyckhuys, K.A., Wu, K., 2022. Windborne migration amplifies insect-mediated pollination services. eLife 11, e76230. https://doi.org/10.7554/eLife.76230</w:t>
      </w:r>
    </w:p>
    <w:p w14:paraId="53291AFD" w14:textId="77777777" w:rsidR="0085182C" w:rsidRDefault="0085182C" w:rsidP="0085182C">
      <w:pPr>
        <w:pStyle w:val="Bibliography"/>
      </w:pPr>
      <w:r>
        <w:t>Jombart, T., 2008. Adegenet: A R package for the multivariate analysis of genetic markers. Bioinformatics 24, 1403–1405. https://doi.org/10.1093/bioinformatics/btn129</w:t>
      </w:r>
    </w:p>
    <w:p w14:paraId="6AFD4D33" w14:textId="77777777" w:rsidR="0085182C" w:rsidRDefault="0085182C" w:rsidP="0085182C">
      <w:pPr>
        <w:pStyle w:val="Bibliography"/>
      </w:pPr>
      <w:r>
        <w:t>Jombart, T., Ahmed, I., 2011. adegenet 1.3-1: New tools for the analysis of genome-wide SNP data. Bioinformatics 27, 3070–3071. https://doi.org/10.1093/bioinformatics/btr521</w:t>
      </w:r>
    </w:p>
    <w:p w14:paraId="12878FF2" w14:textId="77777777" w:rsidR="0085182C" w:rsidRDefault="0085182C" w:rsidP="0085182C">
      <w:pPr>
        <w:pStyle w:val="Bibliography"/>
      </w:pPr>
      <w:r>
        <w:t>Jombart, T., Collins, C., 2022. A tutorial for Discriminant Analysis of Principal Components (DAPC) using adegenet 2.1.6.</w:t>
      </w:r>
    </w:p>
    <w:p w14:paraId="75A9F879" w14:textId="77777777" w:rsidR="0085182C" w:rsidRDefault="0085182C" w:rsidP="0085182C">
      <w:pPr>
        <w:pStyle w:val="Bibliography"/>
      </w:pPr>
      <w:r w:rsidRPr="0085182C">
        <w:rPr>
          <w:lang w:val="fr-FR"/>
        </w:rPr>
        <w:lastRenderedPageBreak/>
        <w:t xml:space="preserve">Jombart, T., Devillard, S., Balloux, F., 2010. </w:t>
      </w:r>
      <w:r>
        <w:t>Discriminant analysis of principal components: a new method for the analysis of genetically structured populations. BMC Genet. 11, 94. https://doi.org/10.1186/1471-2156-11-94</w:t>
      </w:r>
    </w:p>
    <w:p w14:paraId="14AE37B1" w14:textId="77777777" w:rsidR="0085182C" w:rsidRDefault="0085182C" w:rsidP="0085182C">
      <w:pPr>
        <w:pStyle w:val="Bibliography"/>
      </w:pPr>
      <w:r>
        <w:t>Jombart, T., Pontier, D., Dufour,  a-B., 2009. Genetic markers in the playground of multivariate analysis. Heredity 102, 330–341. https://doi.org/10.1038/hdy.2008.130</w:t>
      </w:r>
    </w:p>
    <w:p w14:paraId="7A9B2CFB" w14:textId="77777777" w:rsidR="0085182C" w:rsidRPr="0085182C" w:rsidRDefault="0085182C" w:rsidP="0085182C">
      <w:pPr>
        <w:pStyle w:val="Bibliography"/>
        <w:rPr>
          <w:lang w:val="de-LU"/>
        </w:rPr>
      </w:pPr>
      <w:r>
        <w:t xml:space="preserve">Kamvar, Z.N., Tabima, J.F., Gr̈unwald, N.J., 2014. Poppr: An R package for genetic analysis of populations with clonal, partially clonal, and/or sexual reproduction. </w:t>
      </w:r>
      <w:r w:rsidRPr="0085182C">
        <w:rPr>
          <w:lang w:val="de-LU"/>
        </w:rPr>
        <w:t>PeerJ 2014, 1–14. https://doi.org/10.7717/peerj.281</w:t>
      </w:r>
    </w:p>
    <w:p w14:paraId="2E19956B" w14:textId="77777777" w:rsidR="0085182C" w:rsidRDefault="0085182C" w:rsidP="0085182C">
      <w:pPr>
        <w:pStyle w:val="Bibliography"/>
      </w:pPr>
      <w:r w:rsidRPr="0085182C">
        <w:rPr>
          <w:lang w:val="de-LU"/>
        </w:rPr>
        <w:t xml:space="preserve">Kleijn, D., van Langevelde, F., 2006. </w:t>
      </w:r>
      <w:r>
        <w:t>Interacting effects of landscape context and habitat quality on flower visiting insects in agricultural landscapes. Basic Appl. Ecol. 7, 201–214. https://doi.org/10.1016/j.baae.2005.07.011</w:t>
      </w:r>
    </w:p>
    <w:p w14:paraId="2685E3A5" w14:textId="77777777" w:rsidR="0085182C" w:rsidRDefault="0085182C" w:rsidP="0085182C">
      <w:pPr>
        <w:pStyle w:val="Bibliography"/>
      </w:pPr>
      <w:r>
        <w:t>Klein, A.-M., Vaissière, B.E., Cane, J.H., Steffan-Dewenter, I., Cunningham, S.A., Kremen, C., Tscharntke, T., 2007. Importance of pollinators in changing landscapes for world crops. Proc. R. Soc. B Biol. Sci. 274, 303–313. https://doi.org/10.1098/rspb.2006.3721</w:t>
      </w:r>
    </w:p>
    <w:p w14:paraId="797AE623" w14:textId="77777777" w:rsidR="0085182C" w:rsidRDefault="0085182C" w:rsidP="0085182C">
      <w:pPr>
        <w:pStyle w:val="Bibliography"/>
      </w:pPr>
      <w:r>
        <w:t>Kopelman, N.M., Mayzel, J., Jakobsson, M., Rosenberg, N.A., Mayrose, I., 2015. Clumpak: a program for identifying clustering modes and packaging population structure inferences across K. Mol. Ecol. Resour. 15, 1179–1191. https://doi.org/10.1111/1755-0998.12387</w:t>
      </w:r>
    </w:p>
    <w:p w14:paraId="7ADBCB91" w14:textId="77777777" w:rsidR="0085182C" w:rsidRDefault="0085182C" w:rsidP="0085182C">
      <w:pPr>
        <w:pStyle w:val="Bibliography"/>
      </w:pPr>
      <w:r>
        <w:t>Legendre, P., Legendre, L., 2012. Numerical Ecology. Elsevier, Amsterdam, Netherlands.</w:t>
      </w:r>
    </w:p>
    <w:p w14:paraId="5D1D6772" w14:textId="77777777" w:rsidR="0085182C" w:rsidRPr="0085182C" w:rsidRDefault="0085182C" w:rsidP="0085182C">
      <w:pPr>
        <w:pStyle w:val="Bibliography"/>
        <w:rPr>
          <w:lang w:val="de-LU"/>
        </w:rPr>
      </w:pPr>
      <w:r>
        <w:t xml:space="preserve">Loiselle, B. a, Sork, V.L., Nason, J., Graham, C., 1995. Spatial Genetic Structure of a Tropical Understory Shrub. </w:t>
      </w:r>
      <w:r w:rsidRPr="0085182C">
        <w:rPr>
          <w:lang w:val="de-LU"/>
        </w:rPr>
        <w:t>Am. J. Bot. 82, 1420–1425.</w:t>
      </w:r>
    </w:p>
    <w:p w14:paraId="4C165E4C" w14:textId="77777777" w:rsidR="0085182C" w:rsidRDefault="0085182C" w:rsidP="0085182C">
      <w:pPr>
        <w:pStyle w:val="Bibliography"/>
      </w:pPr>
      <w:r w:rsidRPr="0085182C">
        <w:rPr>
          <w:lang w:val="de-LU"/>
        </w:rPr>
        <w:t xml:space="preserve">Lövei, G.L., Macleod, A., Hickman, J.M., 1998. </w:t>
      </w:r>
      <w:r>
        <w:t>Dispersal and effects of barriers on the movement of the New Zealand hover fly Melanostoma fasciatum (Dipt., Syrphidae) on cultivated land. J. Appl. Entomol. 122, 115–120. https://doi.org/10.1111/j.1439-0418.1998.tb01471.x</w:t>
      </w:r>
    </w:p>
    <w:p w14:paraId="112C7A4E" w14:textId="77777777" w:rsidR="0085182C" w:rsidRDefault="0085182C" w:rsidP="0085182C">
      <w:pPr>
        <w:pStyle w:val="Bibliography"/>
      </w:pPr>
      <w:r>
        <w:t>Lozier, J.D., Strange, J.P., Stewart, I.J., Cameron, S.A., 2011. Patterns of range-wide genetic variation in six North American bumble bee (Apidae: Bombus) species. Mol. Ecol. 20, 4870–4888. https://doi.org/10.1111/j.1365-294X.2011.05314.x</w:t>
      </w:r>
    </w:p>
    <w:p w14:paraId="725CBD01" w14:textId="77777777" w:rsidR="0085182C" w:rsidRDefault="0085182C" w:rsidP="0085182C">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6ACBB1D1" w14:textId="77777777" w:rsidR="0085182C" w:rsidRDefault="0085182C" w:rsidP="0085182C">
      <w:pPr>
        <w:pStyle w:val="Bibliography"/>
      </w:pPr>
      <w:r>
        <w:t>Mantel, N., 1967. Cancer research. Mantel 27, 34.</w:t>
      </w:r>
    </w:p>
    <w:p w14:paraId="237192D8" w14:textId="77777777" w:rsidR="0085182C" w:rsidRDefault="0085182C" w:rsidP="0085182C">
      <w:pPr>
        <w:pStyle w:val="Bibliography"/>
      </w:pPr>
      <w:r>
        <w:t>Menz, M.H.M., Reynolds, D.R., Gao, B., Hu, G., Chapman, J.W., Wotton, K.R., 2019. Mechanisms and Consequences of Partial Migration in Insects. Front. Ecol. Evol. 7.</w:t>
      </w:r>
    </w:p>
    <w:p w14:paraId="571B1BF2" w14:textId="77777777" w:rsidR="0085182C" w:rsidRDefault="0085182C" w:rsidP="0085182C">
      <w:pPr>
        <w:pStyle w:val="Bibliography"/>
      </w:pPr>
      <w:r>
        <w:t>Miller, J.M., Cullingham, C.I., Peery, R.M., 2020. The influence of a priori grouping on inference of genetic clusters: simulation study and literature review of the DAPC method. Heredity 125, 269–280.</w:t>
      </w:r>
    </w:p>
    <w:p w14:paraId="460BE496" w14:textId="77777777" w:rsidR="0085182C" w:rsidRPr="0085182C" w:rsidRDefault="0085182C" w:rsidP="0085182C">
      <w:pPr>
        <w:pStyle w:val="Bibliography"/>
        <w:rPr>
          <w:lang w:val="fr-FR"/>
        </w:rPr>
      </w:pPr>
      <w:r>
        <w:t xml:space="preserve">Miller, S.A., Dykes, D.D., Polesky, H.F., 1988. A simple salting out procedure for extracting DNA from human nucleated cells. </w:t>
      </w:r>
      <w:r w:rsidRPr="0085182C">
        <w:rPr>
          <w:lang w:val="fr-FR"/>
        </w:rPr>
        <w:t>Nucleic Acids Res. 16, 1215.</w:t>
      </w:r>
    </w:p>
    <w:p w14:paraId="514D27E2" w14:textId="77777777" w:rsidR="0085182C" w:rsidRPr="0085182C" w:rsidRDefault="0085182C" w:rsidP="0085182C">
      <w:pPr>
        <w:pStyle w:val="Bibliography"/>
        <w:rPr>
          <w:lang w:val="fr-FR"/>
        </w:rPr>
      </w:pPr>
      <w:r w:rsidRPr="0085182C">
        <w:rPr>
          <w:lang w:val="fr-FR"/>
        </w:rPr>
        <w:t>Ministère de l’Environnement, du Climat et du Développement durable, 2022. Plan Pollinisateurs Luxembourg [WWW Document]. Plan Pollinis. URL https://www.planpollinisateurs.lu (accessed 9.16.22).</w:t>
      </w:r>
    </w:p>
    <w:p w14:paraId="17FFD754" w14:textId="77777777" w:rsidR="0085182C" w:rsidRDefault="0085182C" w:rsidP="0085182C">
      <w:pPr>
        <w:pStyle w:val="Bibliography"/>
      </w:pPr>
      <w:r w:rsidRPr="0085182C">
        <w:rPr>
          <w:lang w:val="fr-FR"/>
        </w:rPr>
        <w:t xml:space="preserve">Miranda, G.F.G., Young, A.D., Locke, M.M., Marshall, S.A., Skevington, J.H., Thompson, F.C., 2013. </w:t>
      </w:r>
      <w:r>
        <w:t>Key to the Genera of Nearctic Syrphidae. Can. J. Arthropod Identif. 23.</w:t>
      </w:r>
    </w:p>
    <w:p w14:paraId="4CF47D45" w14:textId="77777777" w:rsidR="0085182C" w:rsidRPr="0085182C" w:rsidRDefault="0085182C" w:rsidP="0085182C">
      <w:pPr>
        <w:pStyle w:val="Bibliography"/>
        <w:rPr>
          <w:lang w:val="fr-FR"/>
        </w:rPr>
      </w:pPr>
      <w:r>
        <w:t xml:space="preserve">Mitter, H., Weber, G., 2011. Green Belt(s)—a Challenge for Urban Policy of Expanding Cities. </w:t>
      </w:r>
      <w:r w:rsidRPr="0085182C">
        <w:rPr>
          <w:lang w:val="fr-FR"/>
        </w:rPr>
        <w:t>Reg. Mag. 282, 18–20. https://doi.org/10.1080/13673882.2011.9697692</w:t>
      </w:r>
    </w:p>
    <w:p w14:paraId="5A768C0B" w14:textId="77777777" w:rsidR="0085182C" w:rsidRDefault="0085182C" w:rsidP="0085182C">
      <w:pPr>
        <w:pStyle w:val="Bibliography"/>
      </w:pPr>
      <w:r w:rsidRPr="0085182C">
        <w:rPr>
          <w:lang w:val="fr-FR"/>
        </w:rPr>
        <w:lastRenderedPageBreak/>
        <w:t xml:space="preserve">Moquet, L., Laurent, E., Bacchetta, R., Jacquemart, A.-L., 2018. </w:t>
      </w:r>
      <w:r>
        <w:t>Conservation of hoverflies (Diptera, Syrphidae) requires complementary resources at the landscape and local scales. Insect Conserv. Divers. 11, 72–87. https://doi.org/10.1111/icad.12245</w:t>
      </w:r>
    </w:p>
    <w:p w14:paraId="10E762E2" w14:textId="77777777" w:rsidR="0085182C" w:rsidRDefault="0085182C" w:rsidP="0085182C">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17C92643" w14:textId="77777777" w:rsidR="0085182C" w:rsidRDefault="0085182C" w:rsidP="0085182C">
      <w:pPr>
        <w:pStyle w:val="Bibliography"/>
      </w:pPr>
      <w:r>
        <w:t>Ollerton, J., 2017. Pollinator Diversity: Distribution, Ecological Function, and Conservation. Annu. Rev. Ecol. Evol. Syst. 48, 353–376. https://doi.org/10.1146/annurev-ecolsys-110316-022919</w:t>
      </w:r>
    </w:p>
    <w:p w14:paraId="1ACD879F" w14:textId="77777777" w:rsidR="0085182C" w:rsidRDefault="0085182C" w:rsidP="0085182C">
      <w:pPr>
        <w:pStyle w:val="Bibliography"/>
      </w:pPr>
      <w:r>
        <w:t>Ollerton, J., Winfree, R., Tarrant, S., 2011. How many flowering plants are pollinated by animals? Oikos 120, 321–326. https://doi.org/10.1111/j.1600-0706.2010.18644.x</w:t>
      </w:r>
    </w:p>
    <w:p w14:paraId="59D8A9D7" w14:textId="77777777" w:rsidR="0085182C" w:rsidRDefault="0085182C" w:rsidP="0085182C">
      <w:pPr>
        <w:pStyle w:val="Bibliography"/>
      </w:pPr>
      <w:r>
        <w:t>Ouin, A., Menozzi, P., Coulon, M., Hamilton, A.J., Sarthou, J.P., Tsafack, N., Vialatte, A., Ponsard, S., 2011. Can deuterium stable isotope values be used to assign the geographic origin of an auxiliary hoverfly in south-western France? Rapid Commun. Mass Spectrom. 25, 2793–2798. https://doi.org/10.1002/rcm.5127</w:t>
      </w:r>
    </w:p>
    <w:p w14:paraId="67F87718" w14:textId="77777777" w:rsidR="0085182C" w:rsidRDefault="0085182C" w:rsidP="0085182C">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41FDB354" w14:textId="77777777" w:rsidR="0085182C" w:rsidRDefault="0085182C" w:rsidP="0085182C">
      <w:pPr>
        <w:pStyle w:val="Bibliography"/>
      </w:pPr>
      <w:r>
        <w:t>Oyler-McCance, S.J., Fedy, B.C., Landguth, E.L., 2013. Sample design effects in landscape genetics. Conserv. Genet. 14, 275–285. https://doi.org/10.1007/s10592-012-0415-1</w:t>
      </w:r>
    </w:p>
    <w:p w14:paraId="3CD56EAA" w14:textId="77777777" w:rsidR="0085182C" w:rsidRDefault="0085182C" w:rsidP="0085182C">
      <w:pPr>
        <w:pStyle w:val="Bibliography"/>
      </w:pPr>
      <w:r>
        <w:t>Paradis, E., 2010. pegas : an R package for population genetics with an integrated – modular approach 26, 419–420. https://doi.org/10.1093/bioinformatics/btp696</w:t>
      </w:r>
    </w:p>
    <w:p w14:paraId="63033EBB" w14:textId="77777777" w:rsidR="0085182C" w:rsidRDefault="0085182C" w:rsidP="0085182C">
      <w:pPr>
        <w:pStyle w:val="Bibliography"/>
      </w:pPr>
      <w:r w:rsidRPr="0085182C">
        <w:rPr>
          <w:lang w:val="de-LU"/>
        </w:rPr>
        <w:t xml:space="preserve">Pekas, A., De Craecker, I., Boonen, S., Wäckers, F.L., Moerkens, R., 2020. </w:t>
      </w:r>
      <w:r>
        <w:t>One stone; two birds: concurrent pest control and pollination services provided by aphidophagous hoverflies. Biol. Control 149, 104328. https://doi.org/10.1016/j.biocontrol.2020.104328</w:t>
      </w:r>
    </w:p>
    <w:p w14:paraId="0E8A7702" w14:textId="77777777" w:rsidR="0085182C" w:rsidRPr="0085182C" w:rsidRDefault="0085182C" w:rsidP="0085182C">
      <w:pPr>
        <w:pStyle w:val="Bibliography"/>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85182C">
        <w:rPr>
          <w:lang w:val="de-LU"/>
        </w:rPr>
        <w:t>Pensoft Publishers, Sofia, Bulgaria.</w:t>
      </w:r>
    </w:p>
    <w:p w14:paraId="710450DB" w14:textId="77777777" w:rsidR="0085182C" w:rsidRDefault="0085182C" w:rsidP="0085182C">
      <w:pPr>
        <w:pStyle w:val="Bibliography"/>
      </w:pPr>
      <w:r w:rsidRPr="0085182C">
        <w:rPr>
          <w:lang w:val="de-LU"/>
        </w:rPr>
        <w:t xml:space="preserve">Potts, S.G., Biesmeijer, J.C., Kremen, C., Neumann, P., Schweiger, O., Kunin, W.E., 2010. </w:t>
      </w:r>
      <w:r>
        <w:t>Global pollinator declines: trends, impacts and drivers. Trends Ecol. Evol. 25, 345–353. https://doi.org/10.1016/j.tree.2010.01.007</w:t>
      </w:r>
    </w:p>
    <w:p w14:paraId="4D9EC630" w14:textId="77777777" w:rsidR="0085182C" w:rsidRDefault="0085182C" w:rsidP="0085182C">
      <w:pPr>
        <w:pStyle w:val="Bibliography"/>
      </w:pPr>
      <w:r>
        <w:t>Pritchard, J.K., Stephens, M., Donnelly, P., 2000. Inference of Population Structure Using Multilocus Genotype Data.</w:t>
      </w:r>
    </w:p>
    <w:p w14:paraId="5F25F72D" w14:textId="77777777" w:rsidR="0085182C" w:rsidRDefault="0085182C" w:rsidP="0085182C">
      <w:pPr>
        <w:pStyle w:val="Bibliography"/>
      </w:pPr>
      <w:r>
        <w:t>R Core Team, 2022. R: A language and environment for statistical computing.</w:t>
      </w:r>
    </w:p>
    <w:p w14:paraId="4E886E16" w14:textId="77777777" w:rsidR="0085182C" w:rsidRDefault="0085182C" w:rsidP="0085182C">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62F41BAE" w14:textId="77777777" w:rsidR="0085182C" w:rsidRPr="0085182C" w:rsidRDefault="0085182C" w:rsidP="0085182C">
      <w:pPr>
        <w:pStyle w:val="Bibliography"/>
        <w:rPr>
          <w:lang w:val="de-LU"/>
        </w:rPr>
      </w:pPr>
      <w:r>
        <w:lastRenderedPageBreak/>
        <w:t xml:space="preserve">Rands, S.A., 2014. Landscape fragmentation and pollinator movement within agricultural environments: a modelling framework for exploring foraging and movement ecology. </w:t>
      </w:r>
      <w:r w:rsidRPr="0085182C">
        <w:rPr>
          <w:lang w:val="de-LU"/>
        </w:rPr>
        <w:t>PeerJ 2, e269. https://doi.org/10.7717/peerj.269</w:t>
      </w:r>
    </w:p>
    <w:p w14:paraId="49D6CC4F" w14:textId="77777777" w:rsidR="0085182C" w:rsidRDefault="0085182C" w:rsidP="0085182C">
      <w:pPr>
        <w:pStyle w:val="Bibliography"/>
      </w:pPr>
      <w:r w:rsidRPr="0085182C">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5068D455" w14:textId="77777777" w:rsidR="0085182C" w:rsidRDefault="0085182C" w:rsidP="0085182C">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60A68E5A" w14:textId="77777777" w:rsidR="0085182C" w:rsidRDefault="0085182C" w:rsidP="0085182C">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70B00BDA" w14:textId="77777777" w:rsidR="0085182C" w:rsidRDefault="0085182C" w:rsidP="0085182C">
      <w:pPr>
        <w:pStyle w:val="Bibliography"/>
      </w:pPr>
      <w:r>
        <w:t>Rotheray, G.E., 1993. Colour Guide to Hoverfly Larvae (Diptera: Syrphidae). Dipter. Dig. 9.</w:t>
      </w:r>
    </w:p>
    <w:p w14:paraId="2CC39F62" w14:textId="77777777" w:rsidR="0085182C" w:rsidRDefault="0085182C" w:rsidP="0085182C">
      <w:pPr>
        <w:pStyle w:val="Bibliography"/>
      </w:pPr>
      <w:r>
        <w:t>RStudio Team, 2022. RStudio: Integrated Development Environment for R.</w:t>
      </w:r>
    </w:p>
    <w:p w14:paraId="67C64FBC" w14:textId="77777777" w:rsidR="0085182C" w:rsidRDefault="0085182C" w:rsidP="0085182C">
      <w:pPr>
        <w:pStyle w:val="Bibliography"/>
      </w:pPr>
      <w:r>
        <w:t>Sánchez-Bayo, F., Wyckhuys, K.A.G., 2021. Further evidence for a global decline of the entomofauna. Austral Entomol. 60, 9–26. https://doi.org/10.1111/aen.12509</w:t>
      </w:r>
    </w:p>
    <w:p w14:paraId="3DEDD708" w14:textId="77777777" w:rsidR="0085182C" w:rsidRDefault="0085182C" w:rsidP="0085182C">
      <w:pPr>
        <w:pStyle w:val="Bibliography"/>
      </w:pPr>
      <w:r>
        <w:t>Sánchez-Bayo, F., Wyckhuys, K.A.G., 2019. Worldwide decline of the entomofauna: A review of its drivers. Biol. Conserv. 232, 8–27. https://doi.org/10.1016/j.biocon.2019.01.020</w:t>
      </w:r>
    </w:p>
    <w:p w14:paraId="685F31C9" w14:textId="77777777" w:rsidR="0085182C" w:rsidRDefault="0085182C" w:rsidP="0085182C">
      <w:pPr>
        <w:pStyle w:val="Bibliography"/>
      </w:pPr>
      <w:r>
        <w:t>Schauer, B., Bong, J., Popp, C., Obermaier, E., Feldhaar, H., 2018. Dispersal limitation of saproxylic insects in a managed forest? A population genetics approach. Basic Appl. Ecol. 32, 26–38. https://doi.org/10.1016/j.baae.2018.01.005</w:t>
      </w:r>
    </w:p>
    <w:p w14:paraId="2705CABB" w14:textId="77777777" w:rsidR="0085182C" w:rsidRDefault="0085182C" w:rsidP="0085182C">
      <w:pPr>
        <w:pStyle w:val="Bibliography"/>
      </w:pPr>
      <w:r w:rsidRPr="0085182C">
        <w:rPr>
          <w:lang w:val="de-LU"/>
        </w:rPr>
        <w:t xml:space="preserve">Schwartz, M.K., McKelvey, K.S., 2009. </w:t>
      </w:r>
      <w:r>
        <w:t>Why sampling scheme matters: the effect of sampling scheme on landscape genetic results. Conserv. Genet. 10, 441–452. https://doi.org/10.1007/s10592-008-9622-1</w:t>
      </w:r>
    </w:p>
    <w:p w14:paraId="243F3231" w14:textId="77777777" w:rsidR="0085182C" w:rsidRDefault="0085182C" w:rsidP="0085182C">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27753581" w14:textId="77777777" w:rsidR="0085182C" w:rsidRDefault="0085182C" w:rsidP="0085182C">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56925613" w14:textId="77777777" w:rsidR="0085182C" w:rsidRDefault="0085182C" w:rsidP="0085182C">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 Evol. 9, 3678–3680. https://doi.org/10.1002/ece3.5153</w:t>
      </w:r>
    </w:p>
    <w:p w14:paraId="46FD0A4B" w14:textId="77777777" w:rsidR="0085182C" w:rsidRDefault="0085182C" w:rsidP="0085182C">
      <w:pPr>
        <w:pStyle w:val="Bibliography"/>
      </w:pPr>
      <w:r>
        <w:t>Speight, M.C.D., 2017. Species account of European Syrphidae, Syrph the Net, the database of European Syrphidae (Diptera). Syrph the Net publications, Dublin, Ireland.</w:t>
      </w:r>
    </w:p>
    <w:p w14:paraId="7480AE98" w14:textId="77777777" w:rsidR="0085182C" w:rsidRPr="0085182C" w:rsidRDefault="0085182C" w:rsidP="0085182C">
      <w:pPr>
        <w:pStyle w:val="Bibliography"/>
        <w:rPr>
          <w:lang w:val="de-LU"/>
        </w:rPr>
      </w:pPr>
      <w:r>
        <w:lastRenderedPageBreak/>
        <w:t xml:space="preserve">Ssymank, A., Kearns, C.A., Pape, T., Thompson, F.C., 2008. Pollinating Flies (Diptera): A major contribution to plant diversity and agricultural production. </w:t>
      </w:r>
      <w:r w:rsidRPr="0085182C">
        <w:rPr>
          <w:lang w:val="de-LU"/>
        </w:rPr>
        <w:t>Biodiversity 9, 86–89. https://doi.org/10.1080/14888386.2008.9712892</w:t>
      </w:r>
    </w:p>
    <w:p w14:paraId="07B6E4C6" w14:textId="77777777" w:rsidR="0085182C" w:rsidRPr="0085182C" w:rsidRDefault="0085182C" w:rsidP="0085182C">
      <w:pPr>
        <w:pStyle w:val="Bibliography"/>
        <w:rPr>
          <w:lang w:val="de-LU"/>
        </w:rPr>
      </w:pPr>
      <w:r w:rsidRPr="0085182C">
        <w:rPr>
          <w:lang w:val="de-LU"/>
        </w:rPr>
        <w:t>Stadt Köln, 2022. Insektenschutz [WWW Document]. URL https://www.stadt-koeln.de/leben-in-koeln/klima-umwelt-tiere/insektenschutz (accessed 9.16.22).</w:t>
      </w:r>
    </w:p>
    <w:p w14:paraId="0E73349C" w14:textId="77777777" w:rsidR="0085182C" w:rsidRPr="0085182C" w:rsidRDefault="0085182C" w:rsidP="0085182C">
      <w:pPr>
        <w:pStyle w:val="Bibliography"/>
        <w:rPr>
          <w:lang w:val="de-LU"/>
        </w:rPr>
      </w:pPr>
      <w:r w:rsidRPr="0085182C">
        <w:rPr>
          <w:lang w:val="de-LU"/>
        </w:rPr>
        <w:t xml:space="preserve">Steffan-Dewenter, I., Münzenberg, U., Bürger, C., Thies, C., Tscharntke, T., 2002. </w:t>
      </w:r>
      <w:r>
        <w:t xml:space="preserve">Scale-Dependent Effects of Landscape Context on Three Pollinator Guilds. </w:t>
      </w:r>
      <w:r w:rsidRPr="0085182C">
        <w:rPr>
          <w:lang w:val="de-LU"/>
        </w:rPr>
        <w:t>Ecology 83, 1421–1432. https://doi.org/10.1890/0012-9658(2002)083[1421:SDEOLC]2.0.CO;2</w:t>
      </w:r>
    </w:p>
    <w:p w14:paraId="74B5EC62" w14:textId="77777777" w:rsidR="0085182C" w:rsidRDefault="0085182C" w:rsidP="0085182C">
      <w:pPr>
        <w:pStyle w:val="Bibliography"/>
      </w:pPr>
      <w:r w:rsidRPr="0085182C">
        <w:rPr>
          <w:lang w:val="de-LU"/>
        </w:rPr>
        <w:t xml:space="preserve">Taylor, P.D., Fahrig, L., Henein, K., Merriam, G., 1993. </w:t>
      </w:r>
      <w:r>
        <w:t>Connectivity Is a Vital Element of Landscape Structure. Oikos 68, 571. https://doi.org/10.2307/3544927</w:t>
      </w:r>
    </w:p>
    <w:p w14:paraId="023A4FC9" w14:textId="77777777" w:rsidR="0085182C" w:rsidRDefault="0085182C" w:rsidP="0085182C">
      <w:pPr>
        <w:pStyle w:val="Bibliography"/>
      </w:pPr>
      <w:r>
        <w:t>Thompson, F.C., 2008. A conspectus of New Zealand flower flies (Diptera: Syrphidae) with the description of a new genus and species. Zootaxa 1716, 1. https://doi.org/10.11646/zootaxa.1716.1.1</w:t>
      </w:r>
    </w:p>
    <w:p w14:paraId="12137FF4" w14:textId="77777777" w:rsidR="0085182C" w:rsidRPr="0085182C" w:rsidRDefault="0085182C" w:rsidP="0085182C">
      <w:pPr>
        <w:pStyle w:val="Bibliography"/>
        <w:rPr>
          <w:lang w:val="fr-FR"/>
        </w:rPr>
      </w:pPr>
      <w:r>
        <w:t xml:space="preserve">Vanbergen, A.J., 1, 2, 3, 4, 2013. Threats to an ecosystem service: pressures on pollinators. </w:t>
      </w:r>
      <w:r w:rsidRPr="0085182C">
        <w:rPr>
          <w:lang w:val="fr-FR"/>
        </w:rPr>
        <w:t>Front. Ecol. Environ. 11, 251–259. https://doi.org/10.1890/120126</w:t>
      </w:r>
    </w:p>
    <w:p w14:paraId="11207462" w14:textId="77777777" w:rsidR="0085182C" w:rsidRDefault="0085182C" w:rsidP="0085182C">
      <w:pPr>
        <w:pStyle w:val="Bibliography"/>
      </w:pPr>
      <w:r w:rsidRPr="0085182C">
        <w:rPr>
          <w:lang w:val="fr-FR"/>
        </w:rPr>
        <w:t xml:space="preserve">Vekemans, X., Hardy, O.J., 2004. </w:t>
      </w:r>
      <w:r>
        <w:t>New insights from fine-scale spatial genetic structure analyses in plant populations. Mol. Ecol. 13, 921–935. https://doi.org/10.1046/j.1365-294X.2004.02076.x</w:t>
      </w:r>
    </w:p>
    <w:p w14:paraId="251D9BAF" w14:textId="77777777" w:rsidR="0085182C" w:rsidRDefault="0085182C" w:rsidP="0085182C">
      <w:pPr>
        <w:pStyle w:val="Bibliography"/>
      </w:pPr>
      <w:r>
        <w:t>Wang, J., 2017. The computer program structure for assigning individuals to populations: easy to use but easier to misuse. Mol. Ecol. Resour. 17, 981–990.</w:t>
      </w:r>
    </w:p>
    <w:p w14:paraId="7BEA585F" w14:textId="77777777" w:rsidR="0085182C" w:rsidRDefault="0085182C" w:rsidP="0085182C">
      <w:pPr>
        <w:pStyle w:val="Bibliography"/>
      </w:pPr>
      <w:r>
        <w:t>Wardhaugh, C.W., 2015. How many species of arthropods visit flowers? Arthropod-Plant Interact. 9, 547–565. https://doi.org/10.1007/s11829-015-9398-4</w:t>
      </w:r>
    </w:p>
    <w:p w14:paraId="684D1F82" w14:textId="77777777" w:rsidR="0085182C" w:rsidRDefault="0085182C" w:rsidP="0085182C">
      <w:pPr>
        <w:pStyle w:val="Bibliography"/>
      </w:pPr>
      <w:r>
        <w:t>Wellington, W.G., Fitzpatrick, S.M., 1981. Territoriality in the drone fly, Eristalis tenax (Diptera: Syrphidae). Can. Entomol. 113, 695–704. https://doi.org/10.4039/Ent113695-8</w:t>
      </w:r>
    </w:p>
    <w:p w14:paraId="71BEA6C0" w14:textId="77777777" w:rsidR="0085182C" w:rsidRDefault="0085182C" w:rsidP="0085182C">
      <w:pPr>
        <w:pStyle w:val="Bibliography"/>
      </w:pPr>
      <w:r>
        <w:t>Winfree, R., Bartomeus, I., Cariveau, D.P., 2011. Native Pollinators in Anthropogenic Habitats. Annu. Rev. Ecol. Evol. Syst. 42, 1–22. https://doi.org/10.1146/annurev-ecolsys-102710-145042</w:t>
      </w:r>
    </w:p>
    <w:p w14:paraId="3A0FFC80" w14:textId="77777777" w:rsidR="0085182C" w:rsidRDefault="0085182C" w:rsidP="0085182C">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125691F2" w14:textId="77777777" w:rsidR="0085182C" w:rsidRDefault="0085182C" w:rsidP="0085182C">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51692FF3"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1DCAF306" w:rsidR="009A6F39" w:rsidRDefault="009A6F39" w:rsidP="009A6F39">
      <w:pPr>
        <w:rPr>
          <w:b/>
        </w:rPr>
      </w:pPr>
      <w:r>
        <w:rPr>
          <w:b/>
        </w:rPr>
        <w:lastRenderedPageBreak/>
        <w:t>SUPPLEMENTARY MATERIAL</w:t>
      </w:r>
    </w:p>
    <w:p w14:paraId="7752D473" w14:textId="77777777" w:rsidR="0071552B" w:rsidRPr="00702372" w:rsidRDefault="0071552B" w:rsidP="0071552B">
      <w:r w:rsidRPr="00463D7C">
        <w:rPr>
          <w:noProof/>
          <w:lang w:val="de-LU" w:eastAsia="de-LU"/>
        </w:rPr>
        <w:drawing>
          <wp:anchor distT="0" distB="0" distL="114300" distR="114300" simplePos="0" relativeHeight="251696128" behindDoc="0" locked="0" layoutInCell="1" allowOverlap="1" wp14:anchorId="71B09234" wp14:editId="1DE5D8EB">
            <wp:simplePos x="0" y="0"/>
            <wp:positionH relativeFrom="column">
              <wp:posOffset>2891481</wp:posOffset>
            </wp:positionH>
            <wp:positionV relativeFrom="paragraph">
              <wp:posOffset>-206</wp:posOffset>
            </wp:positionV>
            <wp:extent cx="2689225" cy="3764377"/>
            <wp:effectExtent l="0" t="0" r="0" b="7620"/>
            <wp:wrapNone/>
            <wp:docPr id="24" name="Picture 24" descr="C:\Users\jwittische\Desktop\Projects\Syrphidae_LandGen\BIC_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ische\Desktop\Projects\Syrphidae_LandGen\BIC_SP.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89225" cy="376437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1552B">
        <w:rPr>
          <w:noProof/>
          <w:lang w:val="de-LU" w:eastAsia="de-LU"/>
        </w:rPr>
        <w:drawing>
          <wp:inline distT="0" distB="0" distL="0" distR="0" wp14:anchorId="15BF64F3" wp14:editId="6A906CE1">
            <wp:extent cx="2702011" cy="3782023"/>
            <wp:effectExtent l="0" t="0" r="3175" b="9525"/>
            <wp:docPr id="27" name="Picture 27" descr="C:\Users\jwittische\Desktop\Projects\Syrphidae_LandGen\BIC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wittische\Desktop\Projects\Syrphidae_LandGen\BIC_MF.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5735" cy="3801233"/>
                    </a:xfrm>
                    <a:prstGeom prst="rect">
                      <a:avLst/>
                    </a:prstGeom>
                    <a:noFill/>
                    <a:ln>
                      <a:noFill/>
                    </a:ln>
                  </pic:spPr>
                </pic:pic>
              </a:graphicData>
            </a:graphic>
          </wp:inline>
        </w:drawing>
      </w:r>
    </w:p>
    <w:p w14:paraId="3FAD2D53" w14:textId="77777777" w:rsidR="0071552B" w:rsidRPr="00702372" w:rsidRDefault="0071552B" w:rsidP="0071552B">
      <w:r>
        <w:rPr>
          <w:b/>
        </w:rPr>
        <w:t>Supplementary figure 1</w:t>
      </w:r>
      <w:r w:rsidRPr="002034C6">
        <w:rPr>
          <w:b/>
        </w:rPr>
        <w:t>.</w:t>
      </w:r>
      <w:r>
        <w:rPr>
          <w:b/>
        </w:rPr>
        <w:t xml:space="preserve"> </w:t>
      </w:r>
      <w:r>
        <w:t xml:space="preserve">Bayesian Information Criteria values for A) </w:t>
      </w:r>
      <w:r>
        <w:rPr>
          <w:i/>
        </w:rPr>
        <w:t xml:space="preserve">M. </w:t>
      </w:r>
      <w:proofErr w:type="spellStart"/>
      <w:r>
        <w:rPr>
          <w:i/>
        </w:rPr>
        <w:t>florea</w:t>
      </w:r>
      <w:proofErr w:type="spellEnd"/>
      <w:r>
        <w:t xml:space="preserve"> and B) </w:t>
      </w:r>
      <w:r>
        <w:rPr>
          <w:i/>
        </w:rPr>
        <w:t xml:space="preserve">S. </w:t>
      </w:r>
      <w:proofErr w:type="spellStart"/>
      <w:r>
        <w:rPr>
          <w:i/>
        </w:rPr>
        <w:t>pipiens</w:t>
      </w:r>
      <w:proofErr w:type="spellEnd"/>
      <w:r>
        <w:t>.</w:t>
      </w:r>
    </w:p>
    <w:p w14:paraId="0DD9DC17" w14:textId="01EC67D6" w:rsidR="0071552B" w:rsidRDefault="0071552B" w:rsidP="009A6F39">
      <w:pPr>
        <w:rPr>
          <w:b/>
        </w:rPr>
      </w:pPr>
    </w:p>
    <w:p w14:paraId="65582893" w14:textId="793D2E6F" w:rsidR="0071552B" w:rsidRDefault="0071552B" w:rsidP="009A6F39">
      <w:pPr>
        <w:rPr>
          <w:b/>
        </w:rPr>
      </w:pPr>
    </w:p>
    <w:p w14:paraId="3B2B41E6" w14:textId="53FA4B13" w:rsidR="0071552B" w:rsidRDefault="0071552B" w:rsidP="009A6F39">
      <w:pPr>
        <w:rPr>
          <w:b/>
        </w:rPr>
      </w:pPr>
    </w:p>
    <w:p w14:paraId="441EF7A0" w14:textId="651222A9" w:rsidR="0071552B" w:rsidRDefault="0071552B" w:rsidP="009A6F39">
      <w:pPr>
        <w:rPr>
          <w:b/>
        </w:rPr>
      </w:pPr>
    </w:p>
    <w:p w14:paraId="03C8A97B" w14:textId="5F4D52F9" w:rsidR="0071552B" w:rsidRDefault="0071552B" w:rsidP="009A6F39">
      <w:pPr>
        <w:rPr>
          <w:b/>
        </w:rPr>
      </w:pPr>
    </w:p>
    <w:p w14:paraId="3474F319" w14:textId="40CD5B5C" w:rsidR="0071552B" w:rsidRDefault="0071552B" w:rsidP="009A6F39">
      <w:pPr>
        <w:rPr>
          <w:b/>
        </w:rPr>
      </w:pPr>
    </w:p>
    <w:p w14:paraId="628F785E" w14:textId="3D1C8AA2" w:rsidR="002C4857" w:rsidRDefault="002034C6" w:rsidP="009A6F39">
      <w:r w:rsidRPr="002034C6">
        <w:rPr>
          <w:noProof/>
          <w:lang w:val="de-LU" w:eastAsia="de-LU"/>
        </w:rPr>
        <w:lastRenderedPageBreak/>
        <w:drawing>
          <wp:inline distT="0" distB="0" distL="0" distR="0" wp14:anchorId="6B03A4E5" wp14:editId="07423F58">
            <wp:extent cx="2734962" cy="1679747"/>
            <wp:effectExtent l="0" t="0" r="8255" b="0"/>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4467"/>
                    <a:stretch/>
                  </pic:blipFill>
                  <pic:spPr bwMode="auto">
                    <a:xfrm>
                      <a:off x="0" y="0"/>
                      <a:ext cx="2734962" cy="1679747"/>
                    </a:xfrm>
                    <a:prstGeom prst="rect">
                      <a:avLst/>
                    </a:prstGeom>
                    <a:noFill/>
                    <a:ln>
                      <a:noFill/>
                    </a:ln>
                    <a:extLst>
                      <a:ext uri="{53640926-AAD7-44D8-BBD7-CCE9431645EC}">
                        <a14:shadowObscured xmlns:a14="http://schemas.microsoft.com/office/drawing/2010/main"/>
                      </a:ext>
                    </a:extLst>
                  </pic:spPr>
                </pic:pic>
              </a:graphicData>
            </a:graphic>
          </wp:inline>
        </w:drawing>
      </w:r>
      <w:r w:rsidR="002C4857" w:rsidRPr="002C4857">
        <w:rPr>
          <w:noProof/>
          <w:lang w:val="de-LU" w:eastAsia="de-LU"/>
        </w:rPr>
        <w:drawing>
          <wp:inline distT="0" distB="0" distL="0" distR="0" wp14:anchorId="58C6F3E4" wp14:editId="227D9E94">
            <wp:extent cx="2734945" cy="1699494"/>
            <wp:effectExtent l="0" t="0" r="8255" b="0"/>
            <wp:docPr id="4" name="Picture 4" descr="C:\Users\jwittische\Desktop\Projects\Syrphidae_LandGen\xval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xvalDAPC_SP_denovo.jpe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3461"/>
                    <a:stretch/>
                  </pic:blipFill>
                  <pic:spPr bwMode="auto">
                    <a:xfrm>
                      <a:off x="0" y="0"/>
                      <a:ext cx="2814557" cy="1748965"/>
                    </a:xfrm>
                    <a:prstGeom prst="rect">
                      <a:avLst/>
                    </a:prstGeom>
                    <a:noFill/>
                    <a:ln>
                      <a:noFill/>
                    </a:ln>
                    <a:extLst>
                      <a:ext uri="{53640926-AAD7-44D8-BBD7-CCE9431645EC}">
                        <a14:shadowObscured xmlns:a14="http://schemas.microsoft.com/office/drawing/2010/main"/>
                      </a:ext>
                    </a:extLst>
                  </pic:spPr>
                </pic:pic>
              </a:graphicData>
            </a:graphic>
          </wp:inline>
        </w:drawing>
      </w:r>
    </w:p>
    <w:p w14:paraId="0AFF447E" w14:textId="1CADB357" w:rsidR="003C3134" w:rsidRDefault="00A33B45" w:rsidP="009A6F39">
      <w:r w:rsidRPr="00A33B45">
        <w:rPr>
          <w:noProof/>
          <w:lang w:val="de-LU" w:eastAsia="de-LU"/>
        </w:rPr>
        <w:drawing>
          <wp:inline distT="0" distB="0" distL="0" distR="0" wp14:anchorId="1A8B8D68" wp14:editId="2388BA79">
            <wp:extent cx="2736300" cy="1952367"/>
            <wp:effectExtent l="0" t="0" r="6985" b="0"/>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5490" cy="2008870"/>
                    </a:xfrm>
                    <a:prstGeom prst="rect">
                      <a:avLst/>
                    </a:prstGeom>
                    <a:noFill/>
                    <a:ln>
                      <a:noFill/>
                    </a:ln>
                  </pic:spPr>
                </pic:pic>
              </a:graphicData>
            </a:graphic>
          </wp:inline>
        </w:drawing>
      </w:r>
      <w:r w:rsidR="0021505B" w:rsidRPr="0021505B">
        <w:rPr>
          <w:noProof/>
          <w:lang w:val="de-LU" w:eastAsia="de-LU"/>
        </w:rPr>
        <w:drawing>
          <wp:inline distT="0" distB="0" distL="0" distR="0" wp14:anchorId="7B2880ED" wp14:editId="042E4418">
            <wp:extent cx="2734945" cy="1951400"/>
            <wp:effectExtent l="0" t="0" r="8255" b="0"/>
            <wp:docPr id="29" name="Picture 29" descr="C:\Users\jwittische\Desktop\Projects\Syrphidae_LandGen\xvalDAPC_denovo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wittische\Desktop\Projects\Syrphidae_LandGen\xvalDAPC_denovo_MF.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6999" cy="1988541"/>
                    </a:xfrm>
                    <a:prstGeom prst="rect">
                      <a:avLst/>
                    </a:prstGeom>
                    <a:noFill/>
                    <a:ln>
                      <a:noFill/>
                    </a:ln>
                  </pic:spPr>
                </pic:pic>
              </a:graphicData>
            </a:graphic>
          </wp:inline>
        </w:drawing>
      </w:r>
    </w:p>
    <w:p w14:paraId="5DDDF632" w14:textId="77777777" w:rsidR="003C3134" w:rsidRDefault="003C3134" w:rsidP="009A6F39"/>
    <w:p w14:paraId="361EBA2A" w14:textId="77777777" w:rsidR="00A80E79" w:rsidRDefault="00A80E79" w:rsidP="009A6F39"/>
    <w:p w14:paraId="19CBAB8E" w14:textId="16F5E226" w:rsidR="00702372" w:rsidRPr="00702372" w:rsidRDefault="0071552B" w:rsidP="00702372">
      <w:r>
        <w:rPr>
          <w:b/>
        </w:rPr>
        <w:t>Supplementary figure 2</w:t>
      </w:r>
      <w:r w:rsidR="002034C6" w:rsidRPr="002034C6">
        <w:rPr>
          <w:b/>
        </w:rPr>
        <w:t>.</w:t>
      </w:r>
      <w:r w:rsidR="002034C6">
        <w:rPr>
          <w:b/>
        </w:rPr>
        <w:t xml:space="preserve"> </w:t>
      </w:r>
      <w:r w:rsidR="002034C6">
        <w:t>DAPC cross-validation results</w:t>
      </w:r>
      <w:r w:rsidR="001B287B">
        <w:t>.</w:t>
      </w:r>
      <w:r w:rsidR="002034C6">
        <w:t xml:space="preserve"> </w:t>
      </w:r>
      <w:r w:rsidR="001B287B">
        <w:t xml:space="preserve">A) </w:t>
      </w:r>
      <w:r w:rsidR="002034C6">
        <w:rPr>
          <w:i/>
        </w:rPr>
        <w:t xml:space="preserve">S. </w:t>
      </w:r>
      <w:proofErr w:type="spellStart"/>
      <w:r w:rsidR="002034C6">
        <w:rPr>
          <w:i/>
        </w:rPr>
        <w:t>pipiens</w:t>
      </w:r>
      <w:proofErr w:type="spellEnd"/>
      <w:r w:rsidR="002034C6">
        <w:t xml:space="preserve"> with </w:t>
      </w:r>
      <w:r w:rsidR="002034C6">
        <w:rPr>
          <w:i/>
        </w:rPr>
        <w:t>a priori</w:t>
      </w:r>
      <w:r w:rsidR="001B287B">
        <w:t xml:space="preserve"> populations; B) </w:t>
      </w:r>
      <w:r w:rsidR="001B287B">
        <w:rPr>
          <w:i/>
        </w:rPr>
        <w:t xml:space="preserve">S. </w:t>
      </w:r>
      <w:proofErr w:type="spellStart"/>
      <w:r w:rsidR="001B287B" w:rsidRPr="001B287B">
        <w:rPr>
          <w:i/>
        </w:rPr>
        <w:t>pipiens</w:t>
      </w:r>
      <w:proofErr w:type="spellEnd"/>
      <w:r w:rsidR="001B287B">
        <w:t xml:space="preserve"> with </w:t>
      </w:r>
      <w:r w:rsidR="001B287B">
        <w:rPr>
          <w:i/>
        </w:rPr>
        <w:t xml:space="preserve">de novo </w:t>
      </w:r>
      <w:r w:rsidR="001B287B">
        <w:t>populations; C)</w:t>
      </w:r>
      <w:r w:rsidR="001B287B" w:rsidRPr="001B287B">
        <w:t xml:space="preserve"> </w:t>
      </w:r>
      <w:r w:rsidR="00A80E79">
        <w:rPr>
          <w:i/>
        </w:rPr>
        <w:t xml:space="preserve">M. </w:t>
      </w:r>
      <w:proofErr w:type="spellStart"/>
      <w:r w:rsidR="00A80E79">
        <w:rPr>
          <w:i/>
        </w:rPr>
        <w:t>florea</w:t>
      </w:r>
      <w:proofErr w:type="spellEnd"/>
      <w:r w:rsidR="00A80E79">
        <w:t xml:space="preserve"> with </w:t>
      </w:r>
      <w:r w:rsidR="00A80E79">
        <w:rPr>
          <w:i/>
        </w:rPr>
        <w:t xml:space="preserve">a priori </w:t>
      </w:r>
      <w:r w:rsidR="00A80E79">
        <w:t>populations</w:t>
      </w:r>
      <w:r w:rsidR="001B287B">
        <w:t>; D)</w:t>
      </w:r>
      <w:r w:rsidR="00A80E79">
        <w:t xml:space="preserve"> </w:t>
      </w:r>
      <w:r w:rsidR="00A80E79">
        <w:rPr>
          <w:i/>
        </w:rPr>
        <w:t xml:space="preserve">M. </w:t>
      </w:r>
      <w:proofErr w:type="spellStart"/>
      <w:r w:rsidR="00A80E79">
        <w:rPr>
          <w:i/>
        </w:rPr>
        <w:t>florea</w:t>
      </w:r>
      <w:proofErr w:type="spellEnd"/>
      <w:r w:rsidR="00A80E79">
        <w:t xml:space="preserve"> with </w:t>
      </w:r>
      <w:r w:rsidR="00A80E79">
        <w:rPr>
          <w:i/>
        </w:rPr>
        <w:t>de novo</w:t>
      </w:r>
      <w:r w:rsidR="00A80E79">
        <w:t xml:space="preserve"> populations</w:t>
      </w:r>
      <w:r w:rsidR="001B287B">
        <w:t xml:space="preserve">. </w:t>
      </w:r>
      <w:r w:rsidR="002034C6" w:rsidRPr="001B287B">
        <w:t>The</w:t>
      </w:r>
      <w:r w:rsidR="002034C6">
        <w:t xml:space="preserve"> solid and dashed lines represent</w:t>
      </w:r>
      <w:r w:rsidR="002034C6" w:rsidRPr="002034C6">
        <w:t xml:space="preserve"> </w:t>
      </w:r>
      <w:r w:rsidR="002034C6">
        <w:t>the me</w:t>
      </w:r>
      <w:r w:rsidR="002034C6" w:rsidRPr="002034C6">
        <w:t xml:space="preserve">dian and </w:t>
      </w:r>
      <w:r w:rsidR="002034C6">
        <w:t>c</w:t>
      </w:r>
      <w:r w:rsidR="002034C6" w:rsidRPr="002034C6">
        <w:t xml:space="preserve">onfidence </w:t>
      </w:r>
      <w:r w:rsidR="002034C6">
        <w:t>interval for a random c</w:t>
      </w:r>
      <w:r w:rsidR="002034C6" w:rsidRPr="002034C6">
        <w:t>hance</w:t>
      </w:r>
      <w:r w:rsidR="001B287B">
        <w:t xml:space="preserve"> classifier</w:t>
      </w:r>
      <w:r>
        <w:t>.</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ulian Wittische" w:date="2022-10-26T00:47:00Z" w:initials="JW">
    <w:p w14:paraId="40135740" w14:textId="467EB985" w:rsidR="007C0E6F" w:rsidRDefault="007C0E6F">
      <w:pPr>
        <w:pStyle w:val="CommentText"/>
      </w:pPr>
      <w:r>
        <w:rPr>
          <w:rStyle w:val="CommentReference"/>
        </w:rPr>
        <w:annotationRef/>
      </w:r>
      <w:r>
        <w:t>I joined the SW and Lux City original study areas because their grids overlapped, and I thought it would make for an easier story and more concise manuscript. If you don’t agree, I will change the text and graphs accordingly.</w:t>
      </w:r>
    </w:p>
  </w:comment>
  <w:comment w:id="2" w:author="Julian Wittische" w:date="2022-10-26T00:44:00Z" w:initials="JW">
    <w:p w14:paraId="735C4606" w14:textId="5E153950" w:rsidR="007C0E6F" w:rsidRDefault="007C0E6F">
      <w:pPr>
        <w:pStyle w:val="CommentText"/>
      </w:pPr>
      <w:r>
        <w:rPr>
          <w:rStyle w:val="CommentReference"/>
        </w:rPr>
        <w:annotationRef/>
      </w:r>
      <w:r>
        <w:t>Should we do something similar to Fig. 1 (CORE proposal) with an overlaid grid with unsampled cells with strip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135740" w15:done="0"/>
  <w15:commentEx w15:paraId="735C4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03015A" w16cex:dateUtc="2022-10-25T2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135740" w16cid:durableId="2703020E"/>
  <w16cid:commentId w16cid:paraId="735C4606" w16cid:durableId="270301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197AD0" w14:textId="77777777" w:rsidR="00941A24" w:rsidRDefault="00941A24" w:rsidP="001E1E6D">
      <w:pPr>
        <w:spacing w:after="0" w:line="240" w:lineRule="auto"/>
      </w:pPr>
      <w:r>
        <w:separator/>
      </w:r>
    </w:p>
  </w:endnote>
  <w:endnote w:type="continuationSeparator" w:id="0">
    <w:p w14:paraId="4F1F1C4B" w14:textId="77777777" w:rsidR="00941A24" w:rsidRDefault="00941A24"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174FCF74" w:rsidR="007C0E6F" w:rsidRDefault="007C0E6F">
        <w:pPr>
          <w:pStyle w:val="Footer"/>
          <w:jc w:val="right"/>
        </w:pPr>
        <w:r>
          <w:fldChar w:fldCharType="begin"/>
        </w:r>
        <w:r>
          <w:instrText xml:space="preserve"> PAGE   \* MERGEFORMAT </w:instrText>
        </w:r>
        <w:r>
          <w:fldChar w:fldCharType="separate"/>
        </w:r>
        <w:r w:rsidR="00E02B01">
          <w:rPr>
            <w:noProof/>
          </w:rPr>
          <w:t>22</w:t>
        </w:r>
        <w:r>
          <w:rPr>
            <w:noProof/>
          </w:rPr>
          <w:fldChar w:fldCharType="end"/>
        </w:r>
      </w:p>
    </w:sdtContent>
  </w:sdt>
  <w:p w14:paraId="12BA5F2B" w14:textId="77777777" w:rsidR="007C0E6F" w:rsidRDefault="007C0E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E93468" w14:textId="77777777" w:rsidR="00941A24" w:rsidRDefault="00941A24" w:rsidP="001E1E6D">
      <w:pPr>
        <w:spacing w:after="0" w:line="240" w:lineRule="auto"/>
      </w:pPr>
      <w:r>
        <w:separator/>
      </w:r>
    </w:p>
  </w:footnote>
  <w:footnote w:type="continuationSeparator" w:id="0">
    <w:p w14:paraId="51BFC505" w14:textId="77777777" w:rsidR="00941A24" w:rsidRDefault="00941A24"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None" w15:userId="Julian Wittisch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20207"/>
    <w:rsid w:val="000211A1"/>
    <w:rsid w:val="00026F81"/>
    <w:rsid w:val="0002780C"/>
    <w:rsid w:val="00032E08"/>
    <w:rsid w:val="00036544"/>
    <w:rsid w:val="00037499"/>
    <w:rsid w:val="000451BB"/>
    <w:rsid w:val="00056907"/>
    <w:rsid w:val="0006107C"/>
    <w:rsid w:val="00063465"/>
    <w:rsid w:val="000673D4"/>
    <w:rsid w:val="00084FC3"/>
    <w:rsid w:val="0009538A"/>
    <w:rsid w:val="000B0738"/>
    <w:rsid w:val="000B2CB3"/>
    <w:rsid w:val="000B5A77"/>
    <w:rsid w:val="000B5C6C"/>
    <w:rsid w:val="000C0D9C"/>
    <w:rsid w:val="000C38A8"/>
    <w:rsid w:val="000C470D"/>
    <w:rsid w:val="000C4754"/>
    <w:rsid w:val="000C684F"/>
    <w:rsid w:val="000C6B21"/>
    <w:rsid w:val="000C6FC2"/>
    <w:rsid w:val="000C7F6C"/>
    <w:rsid w:val="000E38D1"/>
    <w:rsid w:val="000E6D1E"/>
    <w:rsid w:val="00101757"/>
    <w:rsid w:val="001028B0"/>
    <w:rsid w:val="00107493"/>
    <w:rsid w:val="0011071F"/>
    <w:rsid w:val="001205C9"/>
    <w:rsid w:val="00120621"/>
    <w:rsid w:val="0012154E"/>
    <w:rsid w:val="001245B2"/>
    <w:rsid w:val="001360C3"/>
    <w:rsid w:val="00137708"/>
    <w:rsid w:val="00140123"/>
    <w:rsid w:val="0014047B"/>
    <w:rsid w:val="001529C0"/>
    <w:rsid w:val="00154AA8"/>
    <w:rsid w:val="001611B4"/>
    <w:rsid w:val="0016339B"/>
    <w:rsid w:val="00163921"/>
    <w:rsid w:val="0016497D"/>
    <w:rsid w:val="00165F8F"/>
    <w:rsid w:val="00167856"/>
    <w:rsid w:val="00170453"/>
    <w:rsid w:val="001722B1"/>
    <w:rsid w:val="001737CB"/>
    <w:rsid w:val="00174ED3"/>
    <w:rsid w:val="00175A20"/>
    <w:rsid w:val="00177017"/>
    <w:rsid w:val="00185B82"/>
    <w:rsid w:val="00186566"/>
    <w:rsid w:val="001866A0"/>
    <w:rsid w:val="001A0C5C"/>
    <w:rsid w:val="001A39B2"/>
    <w:rsid w:val="001B287B"/>
    <w:rsid w:val="001B6B2C"/>
    <w:rsid w:val="001C3D50"/>
    <w:rsid w:val="001D2020"/>
    <w:rsid w:val="001E0187"/>
    <w:rsid w:val="001E1572"/>
    <w:rsid w:val="001E1E6D"/>
    <w:rsid w:val="001E2830"/>
    <w:rsid w:val="001E39EE"/>
    <w:rsid w:val="001E4B4C"/>
    <w:rsid w:val="001F1176"/>
    <w:rsid w:val="001F6E1B"/>
    <w:rsid w:val="002034C6"/>
    <w:rsid w:val="002040A9"/>
    <w:rsid w:val="00211E3F"/>
    <w:rsid w:val="0021505B"/>
    <w:rsid w:val="00216E0E"/>
    <w:rsid w:val="00222549"/>
    <w:rsid w:val="00224F6E"/>
    <w:rsid w:val="00227D04"/>
    <w:rsid w:val="00230E84"/>
    <w:rsid w:val="00231976"/>
    <w:rsid w:val="00232380"/>
    <w:rsid w:val="00232AC8"/>
    <w:rsid w:val="00233C1B"/>
    <w:rsid w:val="00235455"/>
    <w:rsid w:val="002364F0"/>
    <w:rsid w:val="002407E8"/>
    <w:rsid w:val="00243DBA"/>
    <w:rsid w:val="0024761A"/>
    <w:rsid w:val="00250BB6"/>
    <w:rsid w:val="00254EE3"/>
    <w:rsid w:val="00261396"/>
    <w:rsid w:val="00265C11"/>
    <w:rsid w:val="00267577"/>
    <w:rsid w:val="0027098E"/>
    <w:rsid w:val="00273555"/>
    <w:rsid w:val="002749E1"/>
    <w:rsid w:val="0027716E"/>
    <w:rsid w:val="00293122"/>
    <w:rsid w:val="00293A84"/>
    <w:rsid w:val="002975CD"/>
    <w:rsid w:val="002A1F11"/>
    <w:rsid w:val="002A33E9"/>
    <w:rsid w:val="002B01EC"/>
    <w:rsid w:val="002C4857"/>
    <w:rsid w:val="002C5C2B"/>
    <w:rsid w:val="002C63EF"/>
    <w:rsid w:val="002C6FBA"/>
    <w:rsid w:val="002D45FA"/>
    <w:rsid w:val="002D46A5"/>
    <w:rsid w:val="002F6B7C"/>
    <w:rsid w:val="002F6F08"/>
    <w:rsid w:val="00304950"/>
    <w:rsid w:val="00304D31"/>
    <w:rsid w:val="003107EE"/>
    <w:rsid w:val="00310AC9"/>
    <w:rsid w:val="0031407A"/>
    <w:rsid w:val="00315CCD"/>
    <w:rsid w:val="003216BF"/>
    <w:rsid w:val="00323BFF"/>
    <w:rsid w:val="0032742B"/>
    <w:rsid w:val="00330BE7"/>
    <w:rsid w:val="0034214F"/>
    <w:rsid w:val="00344274"/>
    <w:rsid w:val="003544EA"/>
    <w:rsid w:val="003715BB"/>
    <w:rsid w:val="003738E5"/>
    <w:rsid w:val="00375753"/>
    <w:rsid w:val="0038482E"/>
    <w:rsid w:val="00387FFD"/>
    <w:rsid w:val="00390392"/>
    <w:rsid w:val="0039100B"/>
    <w:rsid w:val="003913DB"/>
    <w:rsid w:val="003946E4"/>
    <w:rsid w:val="00397F55"/>
    <w:rsid w:val="003A22AA"/>
    <w:rsid w:val="003A248F"/>
    <w:rsid w:val="003C3134"/>
    <w:rsid w:val="003C3A52"/>
    <w:rsid w:val="003C4C9B"/>
    <w:rsid w:val="003C7475"/>
    <w:rsid w:val="003D1680"/>
    <w:rsid w:val="003D68F6"/>
    <w:rsid w:val="003E34C1"/>
    <w:rsid w:val="003E4714"/>
    <w:rsid w:val="003F3CD1"/>
    <w:rsid w:val="003F4671"/>
    <w:rsid w:val="003F4DD2"/>
    <w:rsid w:val="003F591F"/>
    <w:rsid w:val="0040773A"/>
    <w:rsid w:val="004178A9"/>
    <w:rsid w:val="00422AF5"/>
    <w:rsid w:val="00436105"/>
    <w:rsid w:val="004366C6"/>
    <w:rsid w:val="00442A50"/>
    <w:rsid w:val="00453707"/>
    <w:rsid w:val="00455797"/>
    <w:rsid w:val="00463806"/>
    <w:rsid w:val="00463D7C"/>
    <w:rsid w:val="00475EE8"/>
    <w:rsid w:val="00480B08"/>
    <w:rsid w:val="004937A4"/>
    <w:rsid w:val="004A34B4"/>
    <w:rsid w:val="004A7CCA"/>
    <w:rsid w:val="004B144A"/>
    <w:rsid w:val="004C1C22"/>
    <w:rsid w:val="004C2CEB"/>
    <w:rsid w:val="004D4FD0"/>
    <w:rsid w:val="004E191E"/>
    <w:rsid w:val="004E1993"/>
    <w:rsid w:val="004E41E0"/>
    <w:rsid w:val="004E4302"/>
    <w:rsid w:val="004E5F81"/>
    <w:rsid w:val="004F6FE8"/>
    <w:rsid w:val="0050365E"/>
    <w:rsid w:val="0050488B"/>
    <w:rsid w:val="00507F33"/>
    <w:rsid w:val="00512650"/>
    <w:rsid w:val="00512C50"/>
    <w:rsid w:val="00517AC7"/>
    <w:rsid w:val="00530D25"/>
    <w:rsid w:val="005314A2"/>
    <w:rsid w:val="00546B6C"/>
    <w:rsid w:val="00551B3A"/>
    <w:rsid w:val="005652F2"/>
    <w:rsid w:val="00566FD9"/>
    <w:rsid w:val="00567A1A"/>
    <w:rsid w:val="0057563D"/>
    <w:rsid w:val="00576900"/>
    <w:rsid w:val="005803F9"/>
    <w:rsid w:val="00586447"/>
    <w:rsid w:val="005868ED"/>
    <w:rsid w:val="005911C0"/>
    <w:rsid w:val="005943E7"/>
    <w:rsid w:val="005966D4"/>
    <w:rsid w:val="005A14F0"/>
    <w:rsid w:val="005A278A"/>
    <w:rsid w:val="005A64CB"/>
    <w:rsid w:val="005A787B"/>
    <w:rsid w:val="005B3379"/>
    <w:rsid w:val="005B55B5"/>
    <w:rsid w:val="005B5671"/>
    <w:rsid w:val="005B7760"/>
    <w:rsid w:val="005C0B5C"/>
    <w:rsid w:val="005C10E1"/>
    <w:rsid w:val="005C38C0"/>
    <w:rsid w:val="005D347F"/>
    <w:rsid w:val="005E357A"/>
    <w:rsid w:val="005E37F6"/>
    <w:rsid w:val="005E6B61"/>
    <w:rsid w:val="005F1C2F"/>
    <w:rsid w:val="005F4EDF"/>
    <w:rsid w:val="005F5810"/>
    <w:rsid w:val="005F7290"/>
    <w:rsid w:val="00601E28"/>
    <w:rsid w:val="00602B8B"/>
    <w:rsid w:val="00602C35"/>
    <w:rsid w:val="00602D3A"/>
    <w:rsid w:val="00604B51"/>
    <w:rsid w:val="006104F9"/>
    <w:rsid w:val="00615B93"/>
    <w:rsid w:val="00623A8B"/>
    <w:rsid w:val="00626200"/>
    <w:rsid w:val="00627DCE"/>
    <w:rsid w:val="006339BE"/>
    <w:rsid w:val="0064328D"/>
    <w:rsid w:val="006577A9"/>
    <w:rsid w:val="006750AF"/>
    <w:rsid w:val="00680903"/>
    <w:rsid w:val="006809BE"/>
    <w:rsid w:val="00681ED5"/>
    <w:rsid w:val="00682835"/>
    <w:rsid w:val="00691E49"/>
    <w:rsid w:val="006959BA"/>
    <w:rsid w:val="006A2B5C"/>
    <w:rsid w:val="006B35C6"/>
    <w:rsid w:val="006B3B09"/>
    <w:rsid w:val="006B5EEF"/>
    <w:rsid w:val="006C0B21"/>
    <w:rsid w:val="006C18C5"/>
    <w:rsid w:val="006C38B2"/>
    <w:rsid w:val="006C4E9C"/>
    <w:rsid w:val="006C5E5E"/>
    <w:rsid w:val="006C6DA4"/>
    <w:rsid w:val="006D0E61"/>
    <w:rsid w:val="006D1555"/>
    <w:rsid w:val="006D1903"/>
    <w:rsid w:val="006D21D5"/>
    <w:rsid w:val="006D3F70"/>
    <w:rsid w:val="006F0220"/>
    <w:rsid w:val="006F4CB8"/>
    <w:rsid w:val="006F501D"/>
    <w:rsid w:val="00701B3D"/>
    <w:rsid w:val="00702372"/>
    <w:rsid w:val="00705A6E"/>
    <w:rsid w:val="007112FD"/>
    <w:rsid w:val="0071552B"/>
    <w:rsid w:val="007165F4"/>
    <w:rsid w:val="00721524"/>
    <w:rsid w:val="00727029"/>
    <w:rsid w:val="007306E4"/>
    <w:rsid w:val="00733A88"/>
    <w:rsid w:val="0073488C"/>
    <w:rsid w:val="00741BEF"/>
    <w:rsid w:val="00747CFA"/>
    <w:rsid w:val="00747D1E"/>
    <w:rsid w:val="0075181F"/>
    <w:rsid w:val="00752B84"/>
    <w:rsid w:val="00766375"/>
    <w:rsid w:val="00767854"/>
    <w:rsid w:val="007717BC"/>
    <w:rsid w:val="007750D2"/>
    <w:rsid w:val="00777994"/>
    <w:rsid w:val="00777B20"/>
    <w:rsid w:val="0079323A"/>
    <w:rsid w:val="00796CE2"/>
    <w:rsid w:val="00797571"/>
    <w:rsid w:val="007A40AF"/>
    <w:rsid w:val="007B1CEE"/>
    <w:rsid w:val="007B3B15"/>
    <w:rsid w:val="007C0E6F"/>
    <w:rsid w:val="007D3983"/>
    <w:rsid w:val="007F04FD"/>
    <w:rsid w:val="007F6DB6"/>
    <w:rsid w:val="008029F0"/>
    <w:rsid w:val="0080586D"/>
    <w:rsid w:val="008163CB"/>
    <w:rsid w:val="008177A0"/>
    <w:rsid w:val="008247FA"/>
    <w:rsid w:val="00847839"/>
    <w:rsid w:val="00847D7F"/>
    <w:rsid w:val="0085182C"/>
    <w:rsid w:val="0085224C"/>
    <w:rsid w:val="0085357E"/>
    <w:rsid w:val="00865494"/>
    <w:rsid w:val="00866DF0"/>
    <w:rsid w:val="00871BD4"/>
    <w:rsid w:val="00871CFD"/>
    <w:rsid w:val="00875358"/>
    <w:rsid w:val="00875A11"/>
    <w:rsid w:val="0089101A"/>
    <w:rsid w:val="00897E0A"/>
    <w:rsid w:val="008A7189"/>
    <w:rsid w:val="008A74F9"/>
    <w:rsid w:val="008A7998"/>
    <w:rsid w:val="008B17F5"/>
    <w:rsid w:val="008B1819"/>
    <w:rsid w:val="008C163B"/>
    <w:rsid w:val="008C444A"/>
    <w:rsid w:val="008C5F0F"/>
    <w:rsid w:val="008E1916"/>
    <w:rsid w:val="008E1EE2"/>
    <w:rsid w:val="008E2360"/>
    <w:rsid w:val="008E29AC"/>
    <w:rsid w:val="008E3690"/>
    <w:rsid w:val="008F21C1"/>
    <w:rsid w:val="008F3F54"/>
    <w:rsid w:val="008F46E6"/>
    <w:rsid w:val="008F518D"/>
    <w:rsid w:val="008F54F6"/>
    <w:rsid w:val="008F6B6D"/>
    <w:rsid w:val="008F7BFD"/>
    <w:rsid w:val="00901AB9"/>
    <w:rsid w:val="0091056A"/>
    <w:rsid w:val="00913306"/>
    <w:rsid w:val="00920AAC"/>
    <w:rsid w:val="0092114A"/>
    <w:rsid w:val="00933051"/>
    <w:rsid w:val="00940C28"/>
    <w:rsid w:val="00941A24"/>
    <w:rsid w:val="00942DD8"/>
    <w:rsid w:val="00943E08"/>
    <w:rsid w:val="00944BEF"/>
    <w:rsid w:val="00952767"/>
    <w:rsid w:val="009541B6"/>
    <w:rsid w:val="00965DCE"/>
    <w:rsid w:val="00967E5E"/>
    <w:rsid w:val="00974BF7"/>
    <w:rsid w:val="00976057"/>
    <w:rsid w:val="009767CB"/>
    <w:rsid w:val="00977992"/>
    <w:rsid w:val="009802B6"/>
    <w:rsid w:val="009826ED"/>
    <w:rsid w:val="009874C5"/>
    <w:rsid w:val="00992412"/>
    <w:rsid w:val="009955F0"/>
    <w:rsid w:val="00996A9D"/>
    <w:rsid w:val="009A1A0A"/>
    <w:rsid w:val="009A6F39"/>
    <w:rsid w:val="009B1F4A"/>
    <w:rsid w:val="009B4D8A"/>
    <w:rsid w:val="009B5004"/>
    <w:rsid w:val="009B5AA2"/>
    <w:rsid w:val="009C3DBF"/>
    <w:rsid w:val="009C7096"/>
    <w:rsid w:val="009D0044"/>
    <w:rsid w:val="009D20B1"/>
    <w:rsid w:val="009D3401"/>
    <w:rsid w:val="009D42EE"/>
    <w:rsid w:val="009E5EEF"/>
    <w:rsid w:val="009E7585"/>
    <w:rsid w:val="009F6975"/>
    <w:rsid w:val="009F7E71"/>
    <w:rsid w:val="00A05CC9"/>
    <w:rsid w:val="00A215A4"/>
    <w:rsid w:val="00A24A4C"/>
    <w:rsid w:val="00A2784D"/>
    <w:rsid w:val="00A33B45"/>
    <w:rsid w:val="00A36BC4"/>
    <w:rsid w:val="00A42945"/>
    <w:rsid w:val="00A4653C"/>
    <w:rsid w:val="00A61574"/>
    <w:rsid w:val="00A61678"/>
    <w:rsid w:val="00A70415"/>
    <w:rsid w:val="00A74987"/>
    <w:rsid w:val="00A801DF"/>
    <w:rsid w:val="00A80E79"/>
    <w:rsid w:val="00A90A2B"/>
    <w:rsid w:val="00A90C03"/>
    <w:rsid w:val="00A93CCF"/>
    <w:rsid w:val="00AB1444"/>
    <w:rsid w:val="00AB5C5F"/>
    <w:rsid w:val="00AC300B"/>
    <w:rsid w:val="00AD0696"/>
    <w:rsid w:val="00AD47E5"/>
    <w:rsid w:val="00AE0B66"/>
    <w:rsid w:val="00AF1813"/>
    <w:rsid w:val="00AF1C54"/>
    <w:rsid w:val="00B06AF2"/>
    <w:rsid w:val="00B12EDD"/>
    <w:rsid w:val="00B1726B"/>
    <w:rsid w:val="00B17A9B"/>
    <w:rsid w:val="00B20F7A"/>
    <w:rsid w:val="00B264B4"/>
    <w:rsid w:val="00B31F3E"/>
    <w:rsid w:val="00B34036"/>
    <w:rsid w:val="00B37AC2"/>
    <w:rsid w:val="00B41FD6"/>
    <w:rsid w:val="00B4282A"/>
    <w:rsid w:val="00B52E69"/>
    <w:rsid w:val="00B53E2A"/>
    <w:rsid w:val="00B62221"/>
    <w:rsid w:val="00B72960"/>
    <w:rsid w:val="00B72D62"/>
    <w:rsid w:val="00B83D26"/>
    <w:rsid w:val="00B95C2C"/>
    <w:rsid w:val="00BA13B5"/>
    <w:rsid w:val="00BA4EDB"/>
    <w:rsid w:val="00BB3668"/>
    <w:rsid w:val="00BB45C4"/>
    <w:rsid w:val="00BC0404"/>
    <w:rsid w:val="00BC2BCD"/>
    <w:rsid w:val="00BC7A53"/>
    <w:rsid w:val="00BD497B"/>
    <w:rsid w:val="00BD6B63"/>
    <w:rsid w:val="00BD6D16"/>
    <w:rsid w:val="00BE187D"/>
    <w:rsid w:val="00BE6FCE"/>
    <w:rsid w:val="00BE7FFD"/>
    <w:rsid w:val="00BF34D8"/>
    <w:rsid w:val="00BF4293"/>
    <w:rsid w:val="00BF53CF"/>
    <w:rsid w:val="00C02CE4"/>
    <w:rsid w:val="00C04026"/>
    <w:rsid w:val="00C15E9D"/>
    <w:rsid w:val="00C31CC8"/>
    <w:rsid w:val="00C3325D"/>
    <w:rsid w:val="00C35C4D"/>
    <w:rsid w:val="00C40BEA"/>
    <w:rsid w:val="00C442BB"/>
    <w:rsid w:val="00C507CE"/>
    <w:rsid w:val="00C50DFC"/>
    <w:rsid w:val="00C604D5"/>
    <w:rsid w:val="00C756CD"/>
    <w:rsid w:val="00C77459"/>
    <w:rsid w:val="00C77B81"/>
    <w:rsid w:val="00C83926"/>
    <w:rsid w:val="00C912B0"/>
    <w:rsid w:val="00C92331"/>
    <w:rsid w:val="00C94A14"/>
    <w:rsid w:val="00CA22E4"/>
    <w:rsid w:val="00CC245F"/>
    <w:rsid w:val="00CD6AAF"/>
    <w:rsid w:val="00CD7732"/>
    <w:rsid w:val="00CE3BBC"/>
    <w:rsid w:val="00CE5988"/>
    <w:rsid w:val="00CF226C"/>
    <w:rsid w:val="00D02D82"/>
    <w:rsid w:val="00D12BC3"/>
    <w:rsid w:val="00D13265"/>
    <w:rsid w:val="00D15E99"/>
    <w:rsid w:val="00D21018"/>
    <w:rsid w:val="00D273AE"/>
    <w:rsid w:val="00D27DAB"/>
    <w:rsid w:val="00D3081D"/>
    <w:rsid w:val="00D35B21"/>
    <w:rsid w:val="00D36B9C"/>
    <w:rsid w:val="00D41164"/>
    <w:rsid w:val="00D46B2A"/>
    <w:rsid w:val="00D672A1"/>
    <w:rsid w:val="00D742CB"/>
    <w:rsid w:val="00D74662"/>
    <w:rsid w:val="00D75CFF"/>
    <w:rsid w:val="00D8188A"/>
    <w:rsid w:val="00D82B31"/>
    <w:rsid w:val="00D84D8F"/>
    <w:rsid w:val="00D84E1C"/>
    <w:rsid w:val="00D95089"/>
    <w:rsid w:val="00DA3363"/>
    <w:rsid w:val="00DA6784"/>
    <w:rsid w:val="00DC4EF5"/>
    <w:rsid w:val="00DD15EF"/>
    <w:rsid w:val="00DD1B89"/>
    <w:rsid w:val="00DE7D58"/>
    <w:rsid w:val="00DF4911"/>
    <w:rsid w:val="00E02B01"/>
    <w:rsid w:val="00E03377"/>
    <w:rsid w:val="00E04BED"/>
    <w:rsid w:val="00E06A24"/>
    <w:rsid w:val="00E07818"/>
    <w:rsid w:val="00E07C04"/>
    <w:rsid w:val="00E2503E"/>
    <w:rsid w:val="00E30521"/>
    <w:rsid w:val="00E35C57"/>
    <w:rsid w:val="00E41141"/>
    <w:rsid w:val="00E41CB1"/>
    <w:rsid w:val="00E457A2"/>
    <w:rsid w:val="00E466AD"/>
    <w:rsid w:val="00E53600"/>
    <w:rsid w:val="00E56156"/>
    <w:rsid w:val="00E56A2D"/>
    <w:rsid w:val="00E576FE"/>
    <w:rsid w:val="00E72226"/>
    <w:rsid w:val="00E75E79"/>
    <w:rsid w:val="00E75EAB"/>
    <w:rsid w:val="00E806BB"/>
    <w:rsid w:val="00E80EA2"/>
    <w:rsid w:val="00E81014"/>
    <w:rsid w:val="00E866D0"/>
    <w:rsid w:val="00E933B4"/>
    <w:rsid w:val="00E95D31"/>
    <w:rsid w:val="00E9629B"/>
    <w:rsid w:val="00EA5C10"/>
    <w:rsid w:val="00EA671F"/>
    <w:rsid w:val="00ED0178"/>
    <w:rsid w:val="00ED0515"/>
    <w:rsid w:val="00ED107B"/>
    <w:rsid w:val="00ED7063"/>
    <w:rsid w:val="00ED7E29"/>
    <w:rsid w:val="00EE0087"/>
    <w:rsid w:val="00EE0E59"/>
    <w:rsid w:val="00EF01BC"/>
    <w:rsid w:val="00EF055D"/>
    <w:rsid w:val="00EF094F"/>
    <w:rsid w:val="00EF54E7"/>
    <w:rsid w:val="00F053CB"/>
    <w:rsid w:val="00F156F3"/>
    <w:rsid w:val="00F15F49"/>
    <w:rsid w:val="00F173A9"/>
    <w:rsid w:val="00F23574"/>
    <w:rsid w:val="00F24C1D"/>
    <w:rsid w:val="00F266AA"/>
    <w:rsid w:val="00F30FFD"/>
    <w:rsid w:val="00F35C53"/>
    <w:rsid w:val="00F3668F"/>
    <w:rsid w:val="00F44CF5"/>
    <w:rsid w:val="00F46AE1"/>
    <w:rsid w:val="00F5333B"/>
    <w:rsid w:val="00F57983"/>
    <w:rsid w:val="00F622C3"/>
    <w:rsid w:val="00F63B5D"/>
    <w:rsid w:val="00F67664"/>
    <w:rsid w:val="00F74088"/>
    <w:rsid w:val="00F76287"/>
    <w:rsid w:val="00F80074"/>
    <w:rsid w:val="00FA04FD"/>
    <w:rsid w:val="00FA6AAD"/>
    <w:rsid w:val="00FB15C8"/>
    <w:rsid w:val="00FC2987"/>
    <w:rsid w:val="00FC703C"/>
    <w:rsid w:val="00FD5202"/>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image" Target="media/image13.jpeg"/><Relationship Id="rId27" Type="http://schemas.microsoft.com/office/2011/relationships/people" Target="peop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28AD2-7C36-4B4E-ABC6-C2608790C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40655</Words>
  <Characters>256132</Characters>
  <Application>Microsoft Office Word</Application>
  <DocSecurity>0</DocSecurity>
  <Lines>2134</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145</cp:revision>
  <dcterms:created xsi:type="dcterms:W3CDTF">2021-06-09T14:08:00Z</dcterms:created>
  <dcterms:modified xsi:type="dcterms:W3CDTF">2022-11-0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rmg6iVm"/&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